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DEA518" w14:textId="0010E7A4" w:rsidR="002F6F6B" w:rsidRDefault="002F6F6B" w:rsidP="002F6F6B">
      <w:bookmarkStart w:id="0" w:name="_GoBack"/>
      <w:bookmarkEnd w:id="0"/>
    </w:p>
    <w:p w14:paraId="7770523F" w14:textId="77777777" w:rsidR="002F6F6B" w:rsidRDefault="002F6F6B" w:rsidP="002F6F6B"/>
    <w:p w14:paraId="2B10347F" w14:textId="77777777" w:rsidR="002F6F6B" w:rsidRDefault="002F6F6B" w:rsidP="002F6F6B"/>
    <w:p w14:paraId="27BABE7C" w14:textId="77777777" w:rsidR="002F6F6B" w:rsidRDefault="002F6F6B" w:rsidP="002F6F6B"/>
    <w:p w14:paraId="422A666D" w14:textId="77777777" w:rsidR="002F6F6B" w:rsidRDefault="002F6F6B" w:rsidP="002F6F6B"/>
    <w:p w14:paraId="6FA83318" w14:textId="77777777" w:rsidR="002F6F6B" w:rsidRDefault="002F6F6B" w:rsidP="002F6F6B"/>
    <w:p w14:paraId="22BD1535" w14:textId="77777777" w:rsidR="002F6F6B" w:rsidRDefault="002F6F6B" w:rsidP="002F6F6B"/>
    <w:p w14:paraId="4AE364E6" w14:textId="77777777" w:rsidR="00FD233F" w:rsidRDefault="00FD233F" w:rsidP="002F6F6B"/>
    <w:tbl>
      <w:tblPr>
        <w:tblStyle w:val="DVALayoutTable"/>
        <w:tblW w:w="0" w:type="auto"/>
        <w:tblLook w:val="04A0" w:firstRow="1" w:lastRow="0" w:firstColumn="1" w:lastColumn="0" w:noHBand="0" w:noVBand="1"/>
      </w:tblPr>
      <w:tblGrid>
        <w:gridCol w:w="9070"/>
      </w:tblGrid>
      <w:tr w:rsidR="00040B98" w14:paraId="4CB26E37" w14:textId="77777777" w:rsidTr="00FD233F">
        <w:trPr>
          <w:trHeight w:val="3124"/>
        </w:trPr>
        <w:tc>
          <w:tcPr>
            <w:tcW w:w="9286" w:type="dxa"/>
            <w:vAlign w:val="top"/>
          </w:tcPr>
          <w:p w14:paraId="10A2B2CF" w14:textId="77777777" w:rsidR="00040B98" w:rsidRDefault="00882322" w:rsidP="00252C4E">
            <w:pPr>
              <w:pStyle w:val="Title"/>
            </w:pPr>
            <w:r>
              <w:t>Summ</w:t>
            </w:r>
            <w:r w:rsidR="00252C4E">
              <w:t>a</w:t>
            </w:r>
            <w:r>
              <w:t>ry</w:t>
            </w:r>
            <w:r w:rsidR="00040B98" w:rsidRPr="002F6F6B">
              <w:t xml:space="preserve"> Report</w:t>
            </w:r>
          </w:p>
        </w:tc>
      </w:tr>
      <w:tr w:rsidR="00040B98" w14:paraId="172C72DF" w14:textId="77777777" w:rsidTr="00FD233F">
        <w:trPr>
          <w:trHeight w:val="2843"/>
        </w:trPr>
        <w:tc>
          <w:tcPr>
            <w:tcW w:w="9286" w:type="dxa"/>
            <w:vAlign w:val="top"/>
          </w:tcPr>
          <w:p w14:paraId="743B049A" w14:textId="77777777" w:rsidR="00040B98" w:rsidRPr="00040B98" w:rsidRDefault="00F35D26" w:rsidP="009D1C3E">
            <w:pPr>
              <w:pStyle w:val="Subtitle"/>
            </w:pPr>
            <w:r w:rsidRPr="00F35D26">
              <w:t>Literature review of</w:t>
            </w:r>
            <w:r w:rsidR="00F20AB5">
              <w:t xml:space="preserve"> </w:t>
            </w:r>
            <w:r w:rsidRPr="00F35D26">
              <w:t xml:space="preserve">effects of </w:t>
            </w:r>
            <w:r w:rsidR="00F20AB5">
              <w:t xml:space="preserve">fuel </w:t>
            </w:r>
            <w:r>
              <w:t xml:space="preserve">exposure on human </w:t>
            </w:r>
            <w:r w:rsidRPr="00F35D26">
              <w:t>male reproductive</w:t>
            </w:r>
            <w:r>
              <w:t xml:space="preserve"> </w:t>
            </w:r>
            <w:r w:rsidRPr="00F35D26">
              <w:t>outcomes</w:t>
            </w:r>
          </w:p>
        </w:tc>
      </w:tr>
      <w:tr w:rsidR="00040B98" w14:paraId="648EE7A1" w14:textId="77777777" w:rsidTr="00040B98">
        <w:tc>
          <w:tcPr>
            <w:tcW w:w="9286" w:type="dxa"/>
            <w:vAlign w:val="top"/>
          </w:tcPr>
          <w:p w14:paraId="1F3F9048" w14:textId="77777777" w:rsidR="00040B98" w:rsidRPr="00040B98" w:rsidRDefault="00040B98" w:rsidP="00FD233F">
            <w:pPr>
              <w:pStyle w:val="Subtitle"/>
            </w:pPr>
          </w:p>
        </w:tc>
      </w:tr>
      <w:tr w:rsidR="00040B98" w14:paraId="6A94861F" w14:textId="77777777" w:rsidTr="00040B98">
        <w:tc>
          <w:tcPr>
            <w:tcW w:w="9286" w:type="dxa"/>
            <w:vAlign w:val="top"/>
          </w:tcPr>
          <w:p w14:paraId="595904A5" w14:textId="77777777" w:rsidR="00252C4E" w:rsidRDefault="00252C4E" w:rsidP="00FD233F">
            <w:pPr>
              <w:pStyle w:val="Subtitle"/>
            </w:pPr>
            <w:r>
              <w:t>Summary of the Ra</w:t>
            </w:r>
            <w:r w:rsidR="00F20AB5">
              <w:t>p</w:t>
            </w:r>
            <w:r>
              <w:t>id Evidence Assessment</w:t>
            </w:r>
          </w:p>
          <w:p w14:paraId="47142321" w14:textId="54D09319" w:rsidR="00040B98" w:rsidRPr="00040B98" w:rsidRDefault="00627934" w:rsidP="00627934">
            <w:pPr>
              <w:pStyle w:val="Subtitle"/>
            </w:pPr>
            <w:r>
              <w:t xml:space="preserve">September </w:t>
            </w:r>
            <w:r w:rsidR="00F35D26">
              <w:t>2018</w:t>
            </w:r>
          </w:p>
        </w:tc>
      </w:tr>
    </w:tbl>
    <w:p w14:paraId="5EEA4AFF" w14:textId="77777777" w:rsidR="00C72E1A" w:rsidRDefault="00C72E1A">
      <w:r>
        <w:br w:type="page"/>
      </w:r>
    </w:p>
    <w:p w14:paraId="5D4BFC84" w14:textId="77777777" w:rsidR="002F6F6B" w:rsidRPr="002F6F6B" w:rsidRDefault="002F6F6B" w:rsidP="002F6F6B">
      <w:pPr>
        <w:rPr>
          <w:b/>
        </w:rPr>
      </w:pPr>
      <w:r w:rsidRPr="002F6F6B">
        <w:rPr>
          <w:b/>
        </w:rPr>
        <w:lastRenderedPageBreak/>
        <w:t>Disclaimer</w:t>
      </w:r>
    </w:p>
    <w:p w14:paraId="472332AA" w14:textId="0020B360" w:rsidR="00882322" w:rsidRDefault="00882322" w:rsidP="00882322">
      <w:r>
        <w:t xml:space="preserve">The material in this report, including selection of articles, summaries, and interpretations is the responsibility of the </w:t>
      </w:r>
      <w:r w:rsidR="00D972E2">
        <w:t>Monash University</w:t>
      </w:r>
      <w:r>
        <w:t xml:space="preserve">, and does not necessarily reflect the views of the Australian Government. </w:t>
      </w:r>
      <w:r w:rsidR="00B8571A">
        <w:t xml:space="preserve"> </w:t>
      </w:r>
      <w:r>
        <w:t xml:space="preserve">The </w:t>
      </w:r>
      <w:r w:rsidR="00D972E2">
        <w:t>Monash University</w:t>
      </w:r>
      <w:r w:rsidR="00597D4B">
        <w:t xml:space="preserve"> </w:t>
      </w:r>
      <w:r>
        <w:t xml:space="preserve">does not endorse any particular approach presented here. </w:t>
      </w:r>
      <w:r w:rsidR="00B8571A">
        <w:t xml:space="preserve"> </w:t>
      </w:r>
      <w:r>
        <w:t xml:space="preserve">Evidence predating the year </w:t>
      </w:r>
      <w:r w:rsidR="00D972E2">
        <w:t>2000</w:t>
      </w:r>
      <w:r>
        <w:t xml:space="preserve"> was not considered in this review. Readers are advised to consider new evidence arising post publication of this review. </w:t>
      </w:r>
      <w:r w:rsidR="00B8571A">
        <w:t xml:space="preserve"> </w:t>
      </w:r>
      <w:r>
        <w:t xml:space="preserve">It is recommended the reader source not only the papers </w:t>
      </w:r>
      <w:r w:rsidR="00A3641F">
        <w:t xml:space="preserve">and reports </w:t>
      </w:r>
      <w:r>
        <w:t>described here, but other sources of information if they are interested in this area.</w:t>
      </w:r>
      <w:r w:rsidR="00B8571A">
        <w:t xml:space="preserve"> </w:t>
      </w:r>
      <w:r>
        <w:t xml:space="preserve"> </w:t>
      </w:r>
      <w:r w:rsidR="006B10E4">
        <w:t>The review has not been peer reviewed.</w:t>
      </w:r>
    </w:p>
    <w:p w14:paraId="2C5B6E03" w14:textId="3DB34A58" w:rsidR="004B00E0" w:rsidRDefault="00882322" w:rsidP="00B8571A">
      <w:r>
        <w:t>This project utilised a rapid evidence assessment (REA) methodology.</w:t>
      </w:r>
      <w:r w:rsidR="00B8571A">
        <w:t xml:space="preserve"> </w:t>
      </w:r>
      <w:r>
        <w:t xml:space="preserve"> An REA streamlines traditional systematic review methods in order to synthesise evidence within a shortened timeframe. </w:t>
      </w:r>
      <w:r w:rsidR="00B8571A">
        <w:t xml:space="preserve"> </w:t>
      </w:r>
      <w:r>
        <w:t>The advantage of an REA is that</w:t>
      </w:r>
      <w:r w:rsidR="0005181E">
        <w:t xml:space="preserve"> it uses </w:t>
      </w:r>
      <w:r>
        <w:t xml:space="preserve">rigorous methods for locating, appraising and synthesising evidence from previous studies. </w:t>
      </w:r>
      <w:r w:rsidR="00B8571A">
        <w:t xml:space="preserve"> </w:t>
      </w:r>
      <w:r>
        <w:t xml:space="preserve">Also, the studies </w:t>
      </w:r>
      <w:r w:rsidR="0005181E">
        <w:t xml:space="preserve">can be </w:t>
      </w:r>
      <w:proofErr w:type="gramStart"/>
      <w:r>
        <w:t xml:space="preserve">reported </w:t>
      </w:r>
      <w:r w:rsidR="0005181E">
        <w:t xml:space="preserve"> with</w:t>
      </w:r>
      <w:proofErr w:type="gramEnd"/>
      <w:r w:rsidR="0005181E">
        <w:t xml:space="preserve"> </w:t>
      </w:r>
      <w:r>
        <w:t xml:space="preserve">the same level of detail </w:t>
      </w:r>
      <w:r w:rsidR="0005181E">
        <w:t>as in a</w:t>
      </w:r>
      <w:r>
        <w:t xml:space="preserve"> systematic review, </w:t>
      </w:r>
      <w:r w:rsidR="0005181E">
        <w:t xml:space="preserve">but </w:t>
      </w:r>
      <w:r>
        <w:t xml:space="preserve">results can be produced in substantially less time than </w:t>
      </w:r>
      <w:r w:rsidR="0005181E">
        <w:t xml:space="preserve">is </w:t>
      </w:r>
      <w:r>
        <w:t xml:space="preserve">required for a full systematic review. </w:t>
      </w:r>
      <w:r w:rsidR="00B8571A">
        <w:t xml:space="preserve"> </w:t>
      </w:r>
      <w:r w:rsidR="0005181E">
        <w:t>The l</w:t>
      </w:r>
      <w:r>
        <w:t>imitations of an REA mostly arise from the restricted time period, resulting in the omission of literature such as unpublished pilot studies, difficult-to-obtain material and/or non-English language studies.</w:t>
      </w:r>
      <w:r w:rsidR="00B8571A">
        <w:t xml:space="preserve"> </w:t>
      </w:r>
      <w:r>
        <w:t xml:space="preserve"> A strength, however, is that an REA can inform policy and decision makers efficiently by synthesising the evidence in a particular area within a relatively short space of time and at less cost.</w:t>
      </w:r>
    </w:p>
    <w:p w14:paraId="4A984327" w14:textId="77777777" w:rsidR="004B00E0" w:rsidRDefault="004B00E0"/>
    <w:p w14:paraId="4E5515BF" w14:textId="77777777" w:rsidR="005270D8" w:rsidRDefault="005270D8"/>
    <w:p w14:paraId="31300D6A" w14:textId="2E2BF655" w:rsidR="002F6F6B" w:rsidRDefault="002F6F6B" w:rsidP="006B10E4">
      <w:r>
        <w:t>© Commonwealth of Australia 201</w:t>
      </w:r>
      <w:r w:rsidR="006B10E4">
        <w:t>8</w:t>
      </w:r>
    </w:p>
    <w:p w14:paraId="1B7F6ADC" w14:textId="77777777" w:rsidR="002F6F6B" w:rsidRDefault="002F6F6B" w:rsidP="002F6F6B">
      <w:r>
        <w:t xml:space="preserve">This work is copyright. Apart from any use as permitted under the </w:t>
      </w:r>
      <w:r w:rsidRPr="00882322">
        <w:rPr>
          <w:i/>
        </w:rPr>
        <w:t>Copyright Act 1968</w:t>
      </w:r>
      <w:r>
        <w:t xml:space="preserve">, no part may be reproduced by any process without prior written permission from the Commonwealth. Requests and inquiries concerning reproduction and rights should be addressed to the publications section, Department of Veterans’ Affairs or emailed to </w:t>
      </w:r>
      <w:hyperlink r:id="rId7" w:history="1">
        <w:r w:rsidRPr="002F6F6B">
          <w:rPr>
            <w:rStyle w:val="Hyperlink"/>
          </w:rPr>
          <w:t>publications@dva.gov.au</w:t>
        </w:r>
      </w:hyperlink>
      <w:r>
        <w:t>.</w:t>
      </w:r>
    </w:p>
    <w:p w14:paraId="02333B1D" w14:textId="77777777" w:rsidR="002F6F6B" w:rsidRDefault="002F6F6B" w:rsidP="002F6F6B"/>
    <w:p w14:paraId="026F7C10" w14:textId="77777777" w:rsidR="002F6F6B" w:rsidRDefault="002F6F6B" w:rsidP="002F6F6B">
      <w:r>
        <w:t>Please address any comments or queries about this report to</w:t>
      </w:r>
    </w:p>
    <w:p w14:paraId="09F731F5" w14:textId="77777777" w:rsidR="002F6F6B" w:rsidRDefault="00662761">
      <w:hyperlink r:id="rId8" w:history="1">
        <w:r w:rsidR="002F6F6B" w:rsidRPr="002F6F6B">
          <w:rPr>
            <w:rStyle w:val="Hyperlink"/>
          </w:rPr>
          <w:t>EvidenceCompass@dva.gov.au</w:t>
        </w:r>
      </w:hyperlink>
      <w:r w:rsidR="002F6F6B">
        <w:br w:type="page"/>
      </w:r>
    </w:p>
    <w:p w14:paraId="6B443AB2" w14:textId="77777777" w:rsidR="009D5C13" w:rsidRPr="002201C6" w:rsidRDefault="009D5C13" w:rsidP="002201C6">
      <w:pPr>
        <w:pStyle w:val="Heading1"/>
      </w:pPr>
      <w:bookmarkStart w:id="1" w:name="_Toc463548092"/>
      <w:r w:rsidRPr="002201C6">
        <w:lastRenderedPageBreak/>
        <w:t>Executive Summary</w:t>
      </w:r>
      <w:bookmarkEnd w:id="1"/>
    </w:p>
    <w:p w14:paraId="0BA327B8" w14:textId="60AB0831" w:rsidR="0005181E" w:rsidRPr="00FC11CA" w:rsidRDefault="008D09D7" w:rsidP="00911944">
      <w:pPr>
        <w:pStyle w:val="Bullets"/>
        <w:jc w:val="both"/>
      </w:pPr>
      <w:r>
        <w:t xml:space="preserve">Following concerns expressed by some women in the Royal Australian Air Force (RAAF), in 2017 the Department of Veterans’ Affairs (DVA) requested </w:t>
      </w:r>
      <w:r w:rsidRPr="00EB06AD">
        <w:t>Monash Centre for Occupational and Environmental Health</w:t>
      </w:r>
      <w:r>
        <w:t xml:space="preserve"> (</w:t>
      </w:r>
      <w:proofErr w:type="spellStart"/>
      <w:r>
        <w:t>MonCOEH</w:t>
      </w:r>
      <w:proofErr w:type="spellEnd"/>
      <w:r>
        <w:t xml:space="preserve">) to conduct a Rapid Evidence Assessment (REA) on </w:t>
      </w:r>
      <w:r w:rsidRPr="00F17341">
        <w:t>associations between occupational exposure to Military Aviation Turbine Fuels (MATFs) (herein referred to as jet fuels)</w:t>
      </w:r>
      <w:r w:rsidR="004E33BF">
        <w:t xml:space="preserve"> and</w:t>
      </w:r>
      <w:r w:rsidR="00F64C1D">
        <w:t xml:space="preserve"> </w:t>
      </w:r>
      <w:r w:rsidRPr="00F17341">
        <w:t>adverse reproductive health outcomes in women</w:t>
      </w:r>
      <w:r>
        <w:t xml:space="preserve">. </w:t>
      </w:r>
    </w:p>
    <w:p w14:paraId="17C21A0B" w14:textId="5F5174BA" w:rsidR="00911944" w:rsidRPr="005C1D21" w:rsidRDefault="00082A37" w:rsidP="006E3791">
      <w:pPr>
        <w:pStyle w:val="Bullets"/>
        <w:jc w:val="both"/>
        <w:rPr>
          <w:rFonts w:eastAsiaTheme="minorEastAsia"/>
          <w:lang w:val="en-GB"/>
        </w:rPr>
      </w:pPr>
      <w:r w:rsidRPr="00B0594E">
        <w:t>The 2017</w:t>
      </w:r>
      <w:r w:rsidR="00B8508B">
        <w:t xml:space="preserve"> </w:t>
      </w:r>
      <w:proofErr w:type="spellStart"/>
      <w:r w:rsidR="00B8508B" w:rsidRPr="00B0594E">
        <w:t>MonCOEH</w:t>
      </w:r>
      <w:proofErr w:type="spellEnd"/>
      <w:r w:rsidR="00B8508B" w:rsidRPr="00B0594E">
        <w:t xml:space="preserve"> </w:t>
      </w:r>
      <w:r w:rsidR="00B8571A">
        <w:t>report</w:t>
      </w:r>
      <w:r w:rsidR="006E3791">
        <w:fldChar w:fldCharType="begin"/>
      </w:r>
      <w:r w:rsidR="006E3791">
        <w:instrText xml:space="preserve"> ADDIN EN.CITE &lt;EndNote&gt;&lt;Cite&gt;&lt;Author&gt;Kelsall HL&lt;/Author&gt;&lt;Year&gt;2017&lt;/Year&gt;&lt;RecNum&gt;2&lt;/RecNum&gt;&lt;DisplayText&gt;&lt;style face="superscript"&gt;1&lt;/style&gt;&lt;/DisplayText&gt;&lt;record&gt;&lt;rec-number&gt;2&lt;/rec-number&gt;&lt;foreign-keys&gt;&lt;key app="EN" db-id="werdree5vvppzset05apfadvve9dr9x5sw5f" timestamp="1527059202"&gt;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rsidR="006E3791">
        <w:fldChar w:fldCharType="separate"/>
      </w:r>
      <w:r w:rsidR="006E3791" w:rsidRPr="006E3791">
        <w:rPr>
          <w:noProof/>
          <w:vertAlign w:val="superscript"/>
        </w:rPr>
        <w:t>1</w:t>
      </w:r>
      <w:r w:rsidR="006E3791">
        <w:fldChar w:fldCharType="end"/>
      </w:r>
      <w:r w:rsidR="0005181E">
        <w:t xml:space="preserve"> </w:t>
      </w:r>
      <w:r w:rsidRPr="00B0594E">
        <w:t xml:space="preserve">found that there were a limited number of studies that investigated the </w:t>
      </w:r>
      <w:r w:rsidR="00B8508B">
        <w:t xml:space="preserve">effects of jet fuel exposure </w:t>
      </w:r>
      <w:r w:rsidRPr="00B0594E">
        <w:t>and adverse reproductive health outcomes in women</w:t>
      </w:r>
      <w:r w:rsidR="00B8571A">
        <w:t>.  The available data showed limited evidence of associations between jet fuel exposure and</w:t>
      </w:r>
      <w:r>
        <w:t xml:space="preserve"> adverse fertility and pregnancy outcomes</w:t>
      </w:r>
      <w:r w:rsidRPr="00B0594E">
        <w:t>.</w:t>
      </w:r>
      <w:r w:rsidR="005C1D21">
        <w:t xml:space="preserve"> </w:t>
      </w:r>
      <w:r w:rsidR="00B8571A">
        <w:t xml:space="preserve"> </w:t>
      </w:r>
      <w:r w:rsidR="005C1D21" w:rsidRPr="00F17341">
        <w:t xml:space="preserve">The </w:t>
      </w:r>
      <w:r w:rsidR="00B8571A">
        <w:t>data showed</w:t>
      </w:r>
      <w:r w:rsidR="005C1D21">
        <w:t xml:space="preserve"> </w:t>
      </w:r>
      <w:r w:rsidR="005C1D21" w:rsidRPr="00F17341">
        <w:t xml:space="preserve">some evidence </w:t>
      </w:r>
      <w:r w:rsidR="005C1D21">
        <w:t>of effects of jet fuel on hormones relevant to menstrual cycle function that could potentially have an impact on fertility.</w:t>
      </w:r>
    </w:p>
    <w:p w14:paraId="10949ECB" w14:textId="35AE3B8A" w:rsidR="008D09D7" w:rsidRDefault="00A624D1" w:rsidP="00C118FE">
      <w:pPr>
        <w:pStyle w:val="Bullets"/>
        <w:jc w:val="both"/>
      </w:pPr>
      <w:r>
        <w:t>T</w:t>
      </w:r>
      <w:r w:rsidR="008D09D7">
        <w:t xml:space="preserve">he aim for this project was to conduct a literature review of adverse sexual and reproductive health outcomes in </w:t>
      </w:r>
      <w:r w:rsidR="00B8571A">
        <w:t>men</w:t>
      </w:r>
      <w:r w:rsidR="008D09D7">
        <w:t xml:space="preserve"> from occupational exposure to jet fuels of the types used in the Australian military. </w:t>
      </w:r>
      <w:r w:rsidR="00B8571A">
        <w:t xml:space="preserve"> </w:t>
      </w:r>
      <w:r w:rsidR="008D09D7">
        <w:t xml:space="preserve">The </w:t>
      </w:r>
      <w:r w:rsidR="00B8571A">
        <w:t>REA was restricted to</w:t>
      </w:r>
      <w:r w:rsidR="008D09D7">
        <w:t xml:space="preserve"> evidence from human studies.</w:t>
      </w:r>
    </w:p>
    <w:p w14:paraId="309C8FCA" w14:textId="77777777" w:rsidR="008D09D7" w:rsidRDefault="008D09D7" w:rsidP="008D09D7">
      <w:pPr>
        <w:pStyle w:val="Bullets"/>
        <w:jc w:val="both"/>
      </w:pPr>
      <w:r>
        <w:t>Specifically, the review aimed to determine whether there are any associations between occupational exposure to military jet fuels and any of the following adverse sexual and reproductive health outcomes in men:</w:t>
      </w:r>
    </w:p>
    <w:p w14:paraId="0144FB26" w14:textId="782EE510" w:rsidR="008D09D7" w:rsidRDefault="008D09D7" w:rsidP="008D09D7">
      <w:pPr>
        <w:pStyle w:val="Bullets"/>
        <w:numPr>
          <w:ilvl w:val="0"/>
          <w:numId w:val="28"/>
        </w:numPr>
        <w:jc w:val="both"/>
      </w:pPr>
      <w:r>
        <w:t>Adverse reproductive outcomes: hypogonadism / primary testicular failure, androgen (testosterone) deficiency, impaired semen quality, reduced reproductive success (infertility, involuntary childlessness, not achieving desired family size, increased time-to-pregnancy, low fecundity, use of assisted reproductive technologies, and adverse pregnancy and fertility outcomes in female partners), altered reproductive hormones (testosterone, oestradiol, luteinising hormone (LH) and follicle stimulating hormone (FSH))</w:t>
      </w:r>
    </w:p>
    <w:p w14:paraId="4E638E36" w14:textId="77777777" w:rsidR="008D09D7" w:rsidRPr="004A2F07" w:rsidRDefault="008D09D7" w:rsidP="008D09D7">
      <w:pPr>
        <w:pStyle w:val="Bullets"/>
        <w:numPr>
          <w:ilvl w:val="0"/>
          <w:numId w:val="28"/>
        </w:numPr>
        <w:jc w:val="both"/>
      </w:pPr>
      <w:r>
        <w:t xml:space="preserve">Adverse sexual outcomes: </w:t>
      </w:r>
      <w:r w:rsidRPr="00776888">
        <w:t>Erectile dysfunction, libido</w:t>
      </w:r>
      <w:r w:rsidRPr="00776888">
        <w:rPr>
          <w:lang w:val="en"/>
        </w:rPr>
        <w:t>sexual dysfunction, psychosexual dysfunction</w:t>
      </w:r>
    </w:p>
    <w:p w14:paraId="5C538A4E" w14:textId="77777777" w:rsidR="008D09D7" w:rsidRPr="00776888" w:rsidRDefault="008D09D7" w:rsidP="008D09D7">
      <w:pPr>
        <w:pStyle w:val="Bullets"/>
        <w:numPr>
          <w:ilvl w:val="0"/>
          <w:numId w:val="29"/>
        </w:numPr>
      </w:pPr>
      <w:r>
        <w:t>Fuels most relevant to the military to include in the review were:</w:t>
      </w:r>
    </w:p>
    <w:p w14:paraId="0BEDABBB" w14:textId="3A167F0A" w:rsidR="008D09D7" w:rsidRPr="00E31047" w:rsidRDefault="008D09D7" w:rsidP="008D09D7">
      <w:pPr>
        <w:pStyle w:val="Bullets"/>
        <w:numPr>
          <w:ilvl w:val="1"/>
          <w:numId w:val="29"/>
        </w:numPr>
        <w:rPr>
          <w:lang w:val="fr-FR"/>
        </w:rPr>
      </w:pPr>
      <w:proofErr w:type="spellStart"/>
      <w:r w:rsidRPr="00C70F03">
        <w:rPr>
          <w:lang w:val="fr-FR"/>
        </w:rPr>
        <w:t>Military</w:t>
      </w:r>
      <w:proofErr w:type="spellEnd"/>
      <w:r w:rsidRPr="00E31047">
        <w:rPr>
          <w:lang w:val="fr-FR"/>
        </w:rPr>
        <w:t xml:space="preserve"> jet fuels: JP-4, JP-5, JP-7 JP-8, F 33, F 34</w:t>
      </w:r>
    </w:p>
    <w:p w14:paraId="37E1CCCC" w14:textId="77777777" w:rsidR="008D09D7" w:rsidRPr="00831F9C" w:rsidRDefault="008D09D7" w:rsidP="008D09D7">
      <w:pPr>
        <w:pStyle w:val="Bullets"/>
        <w:numPr>
          <w:ilvl w:val="1"/>
          <w:numId w:val="29"/>
        </w:numPr>
        <w:rPr>
          <w:lang w:val="fr-FR"/>
        </w:rPr>
      </w:pPr>
      <w:proofErr w:type="spellStart"/>
      <w:r w:rsidRPr="00C70F03">
        <w:rPr>
          <w:lang w:val="fr-FR"/>
        </w:rPr>
        <w:t>Civilian</w:t>
      </w:r>
      <w:proofErr w:type="spellEnd"/>
      <w:r w:rsidRPr="00831F9C">
        <w:rPr>
          <w:lang w:val="fr-FR"/>
        </w:rPr>
        <w:t xml:space="preserve"> jet fuels: Jet A, Jet A-1, Jet B</w:t>
      </w:r>
    </w:p>
    <w:p w14:paraId="6C7A79DC" w14:textId="070995E0" w:rsidR="008D09D7" w:rsidRPr="00831F9C" w:rsidRDefault="008D09D7" w:rsidP="008D09D7">
      <w:pPr>
        <w:pStyle w:val="ListParagraph"/>
        <w:numPr>
          <w:ilvl w:val="0"/>
          <w:numId w:val="30"/>
        </w:numPr>
        <w:jc w:val="both"/>
      </w:pPr>
      <w:r w:rsidRPr="00831F9C">
        <w:lastRenderedPageBreak/>
        <w:t xml:space="preserve">Using a comprehensive strategy, a </w:t>
      </w:r>
      <w:r>
        <w:t>search</w:t>
      </w:r>
      <w:r w:rsidRPr="00831F9C">
        <w:t xml:space="preserve"> was conducted in 1</w:t>
      </w:r>
      <w:r w:rsidR="000F480D">
        <w:t xml:space="preserve">0 </w:t>
      </w:r>
      <w:r w:rsidRPr="00831F9C">
        <w:t xml:space="preserve">electronic </w:t>
      </w:r>
      <w:r w:rsidR="000F480D">
        <w:t>scientific data bases and an online military health journal</w:t>
      </w:r>
      <w:r w:rsidRPr="00831F9C">
        <w:t xml:space="preserve"> to identify </w:t>
      </w:r>
      <w:r>
        <w:t xml:space="preserve">peer-reviewed </w:t>
      </w:r>
      <w:r w:rsidRPr="00831F9C">
        <w:t xml:space="preserve">studies </w:t>
      </w:r>
      <w:r>
        <w:t xml:space="preserve">in humans, </w:t>
      </w:r>
      <w:r w:rsidRPr="00831F9C">
        <w:t>published between January 2000 and April 2018</w:t>
      </w:r>
      <w:r>
        <w:t xml:space="preserve"> in the English language.</w:t>
      </w:r>
      <w:r w:rsidRPr="00831F9C">
        <w:t xml:space="preserve"> </w:t>
      </w:r>
      <w:r w:rsidR="00B8571A">
        <w:t xml:space="preserve"> </w:t>
      </w:r>
      <w:r>
        <w:t xml:space="preserve">This was </w:t>
      </w:r>
      <w:r w:rsidRPr="00831F9C">
        <w:t xml:space="preserve">supplemented by a website search to identify any </w:t>
      </w:r>
      <w:r>
        <w:t xml:space="preserve">publicly available relevant government agency or independent medical scientific advisory committee reports, toxicological profiles, or risk assessment </w:t>
      </w:r>
      <w:r w:rsidRPr="00831F9C">
        <w:t>reports</w:t>
      </w:r>
      <w:r>
        <w:t xml:space="preserve"> (</w:t>
      </w:r>
      <w:r w:rsidRPr="00F17341">
        <w:t xml:space="preserve">herein referred to as </w:t>
      </w:r>
      <w:r>
        <w:t>reports)</w:t>
      </w:r>
      <w:r w:rsidRPr="00831F9C">
        <w:t>.</w:t>
      </w:r>
    </w:p>
    <w:p w14:paraId="31A1DF43" w14:textId="20F43116" w:rsidR="008D09D7" w:rsidRPr="00CE6BED" w:rsidRDefault="008D09D7" w:rsidP="008D09D7">
      <w:pPr>
        <w:pStyle w:val="ListParagraph"/>
        <w:numPr>
          <w:ilvl w:val="0"/>
          <w:numId w:val="30"/>
        </w:numPr>
        <w:jc w:val="both"/>
      </w:pPr>
      <w:r w:rsidRPr="00CE6BED">
        <w:t xml:space="preserve">The studies were screened against strict inclusion and exclusion criteria. </w:t>
      </w:r>
      <w:r w:rsidR="00B8571A">
        <w:t xml:space="preserve"> </w:t>
      </w:r>
      <w:r w:rsidRPr="00CE6BED">
        <w:t xml:space="preserve">Only studies with male populations exposed to </w:t>
      </w:r>
      <w:r>
        <w:t>jet fuels</w:t>
      </w:r>
      <w:r w:rsidRPr="00CE6BED">
        <w:t xml:space="preserve"> </w:t>
      </w:r>
      <w:r w:rsidR="00A810CF">
        <w:t xml:space="preserve">and </w:t>
      </w:r>
      <w:r>
        <w:t>which</w:t>
      </w:r>
      <w:r w:rsidRPr="00CE6BED">
        <w:t xml:space="preserve"> reported sexual function</w:t>
      </w:r>
      <w:r>
        <w:t xml:space="preserve"> or</w:t>
      </w:r>
      <w:r w:rsidRPr="00CE6BED">
        <w:t xml:space="preserve"> sexual </w:t>
      </w:r>
      <w:r>
        <w:t>or</w:t>
      </w:r>
      <w:r w:rsidRPr="00CE6BED">
        <w:t xml:space="preserve"> reproductive health </w:t>
      </w:r>
      <w:r>
        <w:t xml:space="preserve">outcomes </w:t>
      </w:r>
      <w:r w:rsidRPr="00CE6BED">
        <w:t>were included.</w:t>
      </w:r>
    </w:p>
    <w:p w14:paraId="366EC4EF" w14:textId="7DC645BD" w:rsidR="00280D91" w:rsidRDefault="008D09D7" w:rsidP="00280D91">
      <w:pPr>
        <w:pStyle w:val="ListParagraph"/>
        <w:numPr>
          <w:ilvl w:val="0"/>
          <w:numId w:val="30"/>
        </w:numPr>
        <w:jc w:val="both"/>
      </w:pPr>
      <w:r>
        <w:t>The studies that were i</w:t>
      </w:r>
      <w:r w:rsidRPr="00CE6BED">
        <w:t xml:space="preserve">ncluded were assessed for quality and were evaluated </w:t>
      </w:r>
      <w:r>
        <w:t>for</w:t>
      </w:r>
      <w:r w:rsidRPr="00CE6BED">
        <w:t xml:space="preserve"> risk of bias, </w:t>
      </w:r>
      <w:r>
        <w:t xml:space="preserve">the </w:t>
      </w:r>
      <w:r w:rsidRPr="00CE6BED">
        <w:t xml:space="preserve">data source, quantity of evidence and the generalisability of the body of evidence. </w:t>
      </w:r>
      <w:r w:rsidR="00B8571A">
        <w:t xml:space="preserve"> </w:t>
      </w:r>
      <w:r w:rsidRPr="00CE6BED">
        <w:t xml:space="preserve">The </w:t>
      </w:r>
      <w:r>
        <w:t xml:space="preserve">study quality </w:t>
      </w:r>
      <w:r w:rsidRPr="00CE6BED">
        <w:t xml:space="preserve">implications were discussed </w:t>
      </w:r>
      <w:r>
        <w:t>conforming to the REA methodology protocol for the project</w:t>
      </w:r>
      <w:r w:rsidRPr="00CE6BED">
        <w:t>.</w:t>
      </w:r>
    </w:p>
    <w:p w14:paraId="1B943B53" w14:textId="35D4DFA9" w:rsidR="00280D91" w:rsidRDefault="008D09D7" w:rsidP="006E3791">
      <w:pPr>
        <w:pStyle w:val="ListParagraph"/>
        <w:numPr>
          <w:ilvl w:val="0"/>
          <w:numId w:val="30"/>
        </w:numPr>
        <w:jc w:val="both"/>
      </w:pPr>
      <w:r>
        <w:t xml:space="preserve">A total of eight records met the inclusion criteria; five primary studies and three reports. </w:t>
      </w:r>
      <w:r w:rsidR="00B8571A">
        <w:t xml:space="preserve"> </w:t>
      </w:r>
      <w:r>
        <w:t xml:space="preserve">Of the primary studies, two were based on the same </w:t>
      </w:r>
      <w:r w:rsidR="00400504">
        <w:t xml:space="preserve">Australian </w:t>
      </w:r>
      <w:r w:rsidR="00F836C6">
        <w:t xml:space="preserve">retrospective cohort </w:t>
      </w:r>
      <w:r>
        <w:t>study</w:t>
      </w:r>
      <w:r w:rsidR="00400504">
        <w:t xml:space="preserve"> </w:t>
      </w:r>
      <w:r w:rsidR="00F836C6">
        <w:t>(</w:t>
      </w:r>
      <w:r w:rsidR="00400504" w:rsidRPr="00CE6BED">
        <w:t>Study of Health Outcomes in Aircraft Maintenance Personnel (SHOAMP)</w:t>
      </w:r>
      <w:r w:rsidR="00F836C6">
        <w:t>).</w:t>
      </w:r>
      <w:r w:rsidR="00F836C6">
        <w:fldChar w:fldCharType="begin">
          <w:fldData xml:space="preserve">PEVuZE5vdGU+PENpdGU+PEF1dGhvcj5EJmFwb3M7RXN0ZTwvQXV0aG9yPjxZZWFyPjIwMDQ8L1ll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</w:fldData>
        </w:fldChar>
      </w:r>
      <w:r w:rsidR="006E3791">
        <w:instrText xml:space="preserve"> ADDIN EN.CITE </w:instrText>
      </w:r>
      <w:r w:rsidR="006E3791">
        <w:fldChar w:fldCharType="begin">
          <w:fldData xml:space="preserve">PEVuZE5vdGU+PENpdGU+PEF1dGhvcj5EJmFwb3M7RXN0ZTwvQXV0aG9yPjxZZWFyPjIwMDQ8L1ll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</w:fldData>
        </w:fldChar>
      </w:r>
      <w:r w:rsidR="006E3791">
        <w:instrText xml:space="preserve"> ADDIN EN.CITE.DATA </w:instrText>
      </w:r>
      <w:r w:rsidR="006E3791">
        <w:fldChar w:fldCharType="end"/>
      </w:r>
      <w:r w:rsidR="00F836C6">
        <w:fldChar w:fldCharType="separate"/>
      </w:r>
      <w:r w:rsidR="006E3791" w:rsidRPr="006E3791">
        <w:rPr>
          <w:noProof/>
          <w:vertAlign w:val="superscript"/>
        </w:rPr>
        <w:t>2, 3</w:t>
      </w:r>
      <w:r w:rsidR="00F836C6">
        <w:fldChar w:fldCharType="end"/>
      </w:r>
      <w:r w:rsidR="00400504">
        <w:t xml:space="preserve">  The remaining three studies </w:t>
      </w:r>
      <w:r w:rsidR="00400504" w:rsidRPr="00CE6BED">
        <w:t>were from the USA</w:t>
      </w:r>
      <w:r w:rsidR="00400504">
        <w:t>;</w:t>
      </w:r>
      <w:r>
        <w:t xml:space="preserve"> one </w:t>
      </w:r>
      <w:r w:rsidR="00A810CF">
        <w:t xml:space="preserve">was a </w:t>
      </w:r>
      <w:r>
        <w:t>prospective cohort</w:t>
      </w:r>
      <w:proofErr w:type="gramStart"/>
      <w:r w:rsidR="00790512">
        <w:t>,</w:t>
      </w:r>
      <w:proofErr w:type="gramEnd"/>
      <w:r w:rsidR="00E37883">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6E3791">
        <w:instrText xml:space="preserve"> ADDIN EN.CITE </w:instrText>
      </w:r>
      <w:r w:rsidR="006E3791">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6E3791">
        <w:instrText xml:space="preserve"> ADDIN EN.CITE.DATA </w:instrText>
      </w:r>
      <w:r w:rsidR="006E3791">
        <w:fldChar w:fldCharType="end"/>
      </w:r>
      <w:r w:rsidR="00E37883">
        <w:fldChar w:fldCharType="separate"/>
      </w:r>
      <w:r w:rsidR="006E3791" w:rsidRPr="006E3791">
        <w:rPr>
          <w:noProof/>
          <w:vertAlign w:val="superscript"/>
        </w:rPr>
        <w:t>4</w:t>
      </w:r>
      <w:r w:rsidR="00E37883">
        <w:fldChar w:fldCharType="end"/>
      </w:r>
      <w:r>
        <w:t xml:space="preserve"> one </w:t>
      </w:r>
      <w:r w:rsidR="00A810CF">
        <w:t xml:space="preserve">was a </w:t>
      </w:r>
      <w:r>
        <w:t>cross sectional study</w:t>
      </w:r>
      <w:r w:rsidR="00790512">
        <w:t>,</w:t>
      </w:r>
      <w:r w:rsidR="00E37883">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 </w:instrText>
      </w:r>
      <w:r w:rsidR="006E3791">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DATA </w:instrText>
      </w:r>
      <w:r w:rsidR="006E3791">
        <w:fldChar w:fldCharType="end"/>
      </w:r>
      <w:r w:rsidR="00E37883">
        <w:fldChar w:fldCharType="separate"/>
      </w:r>
      <w:r w:rsidR="006E3791" w:rsidRPr="006E3791">
        <w:rPr>
          <w:noProof/>
          <w:vertAlign w:val="superscript"/>
        </w:rPr>
        <w:t>5</w:t>
      </w:r>
      <w:r w:rsidR="00E37883">
        <w:fldChar w:fldCharType="end"/>
      </w:r>
      <w:r>
        <w:t xml:space="preserve"> and one </w:t>
      </w:r>
      <w:r w:rsidR="00A810CF">
        <w:t xml:space="preserve">was a </w:t>
      </w:r>
      <w:r>
        <w:t>case control study</w:t>
      </w:r>
      <w:r w:rsidR="00790512">
        <w:t>.</w:t>
      </w:r>
      <w:r w:rsidR="00E37883">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 </w:instrText>
      </w:r>
      <w:r w:rsidR="006E3791">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DATA </w:instrText>
      </w:r>
      <w:r w:rsidR="006E3791">
        <w:fldChar w:fldCharType="end"/>
      </w:r>
      <w:r w:rsidR="00E37883">
        <w:fldChar w:fldCharType="separate"/>
      </w:r>
      <w:r w:rsidR="006E3791" w:rsidRPr="006E3791">
        <w:rPr>
          <w:noProof/>
          <w:vertAlign w:val="superscript"/>
        </w:rPr>
        <w:t>6</w:t>
      </w:r>
      <w:r w:rsidR="00E37883">
        <w:fldChar w:fldCharType="end"/>
      </w:r>
      <w:r>
        <w:t xml:space="preserve"> </w:t>
      </w:r>
      <w:r w:rsidR="00B8571A">
        <w:t xml:space="preserve"> </w:t>
      </w:r>
      <w:r w:rsidR="00280D91">
        <w:t>Each of the five primary studies reported on different outcomes: male sexual function,</w:t>
      </w:r>
      <w:r w:rsidR="00280D91">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 </w:instrText>
      </w:r>
      <w:r w:rsidR="006E3791">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DATA </w:instrText>
      </w:r>
      <w:r w:rsidR="006E3791">
        <w:fldChar w:fldCharType="end"/>
      </w:r>
      <w:r w:rsidR="00280D91">
        <w:fldChar w:fldCharType="separate"/>
      </w:r>
      <w:r w:rsidR="006E3791" w:rsidRPr="006E3791">
        <w:rPr>
          <w:noProof/>
          <w:vertAlign w:val="superscript"/>
        </w:rPr>
        <w:t>3</w:t>
      </w:r>
      <w:r w:rsidR="00280D91">
        <w:fldChar w:fldCharType="end"/>
      </w:r>
      <w:r w:rsidR="00280D91">
        <w:t xml:space="preserve"> semen profile,</w:t>
      </w:r>
      <w:r w:rsidR="00280D91">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6E3791">
        <w:instrText xml:space="preserve"> ADDIN EN.CITE </w:instrText>
      </w:r>
      <w:r w:rsidR="006E3791">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6E3791">
        <w:instrText xml:space="preserve"> ADDIN EN.CITE.DATA </w:instrText>
      </w:r>
      <w:r w:rsidR="006E3791">
        <w:fldChar w:fldCharType="end"/>
      </w:r>
      <w:r w:rsidR="00280D91">
        <w:fldChar w:fldCharType="separate"/>
      </w:r>
      <w:r w:rsidR="006E3791" w:rsidRPr="006E3791">
        <w:rPr>
          <w:noProof/>
          <w:vertAlign w:val="superscript"/>
        </w:rPr>
        <w:t>4</w:t>
      </w:r>
      <w:r w:rsidR="00280D91">
        <w:fldChar w:fldCharType="end"/>
      </w:r>
      <w:r w:rsidR="00280D91">
        <w:t xml:space="preserve"> pregnancy outcomes in partners,</w:t>
      </w:r>
      <w:r w:rsidR="00280D91">
        <w:fldChar w:fldCharType="begin"/>
      </w:r>
      <w:r w:rsidR="006E3791">
        <w:instrText xml:space="preserve"> ADDIN EN.CITE &lt;EndNote&gt;&lt;Cite&gt;&lt;Author&gt;D&amp;apos;Este&lt;/Author&gt;&lt;Year&gt;2004&lt;/Year&gt;&lt;RecNum&gt;11&lt;/RecNum&gt;&lt;DisplayText&gt;&lt;style face="superscript"&gt;2&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280D91">
        <w:fldChar w:fldCharType="separate"/>
      </w:r>
      <w:r w:rsidR="006E3791" w:rsidRPr="006E3791">
        <w:rPr>
          <w:noProof/>
          <w:vertAlign w:val="superscript"/>
        </w:rPr>
        <w:t>2</w:t>
      </w:r>
      <w:r w:rsidR="00280D91">
        <w:fldChar w:fldCharType="end"/>
      </w:r>
      <w:r w:rsidR="00280D91">
        <w:t xml:space="preserve"> reproductive hormone assays</w:t>
      </w:r>
      <w:r w:rsidR="00280D91">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 </w:instrText>
      </w:r>
      <w:r w:rsidR="006E3791">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DATA </w:instrText>
      </w:r>
      <w:r w:rsidR="006E3791">
        <w:fldChar w:fldCharType="end"/>
      </w:r>
      <w:r w:rsidR="00280D91">
        <w:fldChar w:fldCharType="separate"/>
      </w:r>
      <w:r w:rsidR="006E3791" w:rsidRPr="006E3791">
        <w:rPr>
          <w:noProof/>
          <w:vertAlign w:val="superscript"/>
        </w:rPr>
        <w:t>5</w:t>
      </w:r>
      <w:r w:rsidR="00280D91">
        <w:fldChar w:fldCharType="end"/>
      </w:r>
      <w:r w:rsidR="00280D91">
        <w:t xml:space="preserve"> and incidence of birth defects.</w:t>
      </w:r>
      <w:r w:rsidR="00280D91">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 </w:instrText>
      </w:r>
      <w:r w:rsidR="006E3791">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DATA </w:instrText>
      </w:r>
      <w:r w:rsidR="006E3791">
        <w:fldChar w:fldCharType="end"/>
      </w:r>
      <w:r w:rsidR="00280D91">
        <w:fldChar w:fldCharType="separate"/>
      </w:r>
      <w:r w:rsidR="006E3791" w:rsidRPr="006E3791">
        <w:rPr>
          <w:noProof/>
          <w:vertAlign w:val="superscript"/>
        </w:rPr>
        <w:t>6</w:t>
      </w:r>
      <w:r w:rsidR="00280D91">
        <w:fldChar w:fldCharType="end"/>
      </w:r>
      <w:r w:rsidR="00280D91">
        <w:t xml:space="preserve"> </w:t>
      </w:r>
    </w:p>
    <w:p w14:paraId="340B94F8" w14:textId="6EC111A5" w:rsidR="008D09D7" w:rsidRDefault="008D09D7" w:rsidP="00E66E97">
      <w:pPr>
        <w:pStyle w:val="ListParagraph"/>
        <w:numPr>
          <w:ilvl w:val="0"/>
          <w:numId w:val="30"/>
        </w:numPr>
        <w:jc w:val="both"/>
      </w:pPr>
      <w:r>
        <w:t>The three reports</w:t>
      </w:r>
      <w:r w:rsidR="00ED57F6">
        <w:t>, which were publicly available and included reviews of literature,</w:t>
      </w:r>
      <w:r>
        <w:t xml:space="preserve"> were </w:t>
      </w:r>
      <w:r w:rsidR="00790512">
        <w:t xml:space="preserve">a US </w:t>
      </w:r>
      <w:r w:rsidR="00F77320" w:rsidRPr="00F77320">
        <w:t xml:space="preserve">Agency for Toxic Substances and Disease Registry </w:t>
      </w:r>
      <w:r w:rsidR="00F77320">
        <w:t xml:space="preserve">(ATSDR) </w:t>
      </w:r>
      <w:r w:rsidR="00790512" w:rsidRPr="00ED57F6">
        <w:t>t</w:t>
      </w:r>
      <w:r w:rsidR="00790512" w:rsidRPr="00ED57F6">
        <w:rPr>
          <w:lang w:eastAsia="zh-CN"/>
        </w:rPr>
        <w:t>oxicological profile for jet fuels,</w:t>
      </w:r>
      <w:r w:rsidR="00E37883">
        <w:rPr>
          <w:lang w:eastAsia="zh-CN"/>
        </w:rPr>
        <w:fldChar w:fldCharType="begin"/>
      </w:r>
      <w:r w:rsidR="00E66E97">
        <w:rPr>
          <w:lang w:eastAsia="zh-CN"/>
        </w:rPr>
        <w:instrText xml:space="preserve"> ADDIN EN.CITE &lt;EndNote&gt;&lt;Cite&gt;&lt;Author&gt;ATSDR&lt;/Author&gt;&lt;Year&gt;2017&lt;/Year&gt;&lt;RecNum&gt;15&lt;/RecNum&gt;&lt;DisplayText&gt;&lt;style face="superscript"&gt;7&lt;/style&gt;&lt;/DisplayText&gt;&lt;record&gt;&lt;rec-number&gt;15&lt;/rec-number&gt;&lt;foreign-keys&gt;&lt;key app="EN" db-id="werdree5vvppzset05apfadvve9dr9x5sw5f" timestamp="1527139373"&gt;15&lt;/key&gt;&lt;/foreign-keys&gt;&lt;ref-type name="Report"&gt;27&lt;/ref-type&gt;&lt;contributors&gt;&lt;authors&gt;&lt;author&gt;&lt;style face="normal" font="default" size="100%"&gt;Agency for Toxic Substances and Disease Registry (&lt;/style&gt;&lt;style face="normal" font="default" size="10"&gt;ATSDR),&lt;/style&gt;&lt;/author&gt;&lt;/authors&gt;&lt;secondary-authors&gt;&lt;author&gt;Risher J,&lt;/author&gt;&lt;author&gt;Faroon O,&lt;/author&gt;&lt;author&gt;Llados F,&lt;/author&gt;&lt;author&gt;Ingerman L,&lt;/author&gt;&lt;author&gt;Citra M.&lt;/author&gt;&lt;/secondary-authors&gt;&lt;/contributors&gt;&lt;titles&gt;&lt;title&gt;Toxicological profile for JP-5, JP-8, and jet A fuels&lt;/title&gt;&lt;/titles&gt;&lt;dates&gt;&lt;year&gt;2017&lt;/year&gt;&lt;/dates&gt;&lt;pub-location&gt;Altanta, Georgia&lt;/pub-location&gt;&lt;publisher&gt;Agency for Toxic Substances and Disease Registry (ATSDR) and U.S. Department of Health and Human Services&lt;/publisher&gt;&lt;urls&gt;&lt;related-urls&gt;&lt;url&gt;https://www.atsdr.cdc.gov/toxprofiles/tp121.pdf&lt;/url&gt;&lt;/related-urls&gt;&lt;/urls&gt;&lt;access-date&gt;22/04/2018&lt;/access-date&gt;&lt;/record&gt;&lt;/Cite&gt;&lt;/EndNote&gt;</w:instrText>
      </w:r>
      <w:r w:rsidR="00E37883">
        <w:rPr>
          <w:lang w:eastAsia="zh-CN"/>
        </w:rPr>
        <w:fldChar w:fldCharType="separate"/>
      </w:r>
      <w:r w:rsidR="006E3791" w:rsidRPr="006E3791">
        <w:rPr>
          <w:noProof/>
          <w:vertAlign w:val="superscript"/>
          <w:lang w:eastAsia="zh-CN"/>
        </w:rPr>
        <w:t>7</w:t>
      </w:r>
      <w:r w:rsidR="00E37883">
        <w:rPr>
          <w:lang w:eastAsia="zh-CN"/>
        </w:rPr>
        <w:fldChar w:fldCharType="end"/>
      </w:r>
      <w:r w:rsidR="00790512" w:rsidRPr="00ED57F6">
        <w:rPr>
          <w:lang w:eastAsia="zh-CN"/>
        </w:rPr>
        <w:t xml:space="preserve"> a US Institute of Medicine </w:t>
      </w:r>
      <w:r w:rsidR="00ED57F6">
        <w:rPr>
          <w:lang w:eastAsia="zh-CN"/>
        </w:rPr>
        <w:t>C</w:t>
      </w:r>
      <w:r w:rsidR="00790512" w:rsidRPr="00ED57F6">
        <w:rPr>
          <w:lang w:eastAsia="zh-CN"/>
        </w:rPr>
        <w:t xml:space="preserve">ommittee </w:t>
      </w:r>
      <w:r w:rsidR="00ED57F6">
        <w:rPr>
          <w:lang w:eastAsia="zh-CN"/>
        </w:rPr>
        <w:t xml:space="preserve">on Gulf War and Health </w:t>
      </w:r>
      <w:r w:rsidR="00790512" w:rsidRPr="00ED57F6">
        <w:rPr>
          <w:lang w:eastAsia="zh-CN"/>
        </w:rPr>
        <w:t>report,</w:t>
      </w:r>
      <w:r w:rsidR="00E37883">
        <w:rPr>
          <w:lang w:eastAsia="zh-CN"/>
        </w:rPr>
        <w:fldChar w:fldCharType="begin"/>
      </w:r>
      <w:r w:rsidR="00E66E97">
        <w:rPr>
          <w:lang w:eastAsia="zh-CN"/>
        </w:rPr>
        <w:instrText xml:space="preserve"> ADDIN EN.CITE &lt;EndNote&gt;&lt;Cite&gt;&lt;Author&gt;Institute of Medicine&lt;/Author&gt;&lt;Year&gt;2005&lt;/Year&gt;&lt;RecNum&gt;31&lt;/RecNum&gt;&lt;DisplayText&gt;&lt;style face="superscript"&gt;8&lt;/style&gt;&lt;/DisplayText&gt;&lt;record&gt;&lt;rec-number&gt;31&lt;/rec-number&gt;&lt;foreign-keys&gt;&lt;key app="EN" db-id="werdree5vvppzset05apfadvve9dr9x5sw5f" timestamp="1527478780"&gt;31&lt;/key&gt;&lt;/foreign-keys&gt;&lt;ref-type name="Book"&gt;6&lt;/ref-type&gt;&lt;contributors&gt;&lt;authors&gt;&lt;author&gt;Institute of Medicine (IOM),&lt;/author&gt;&lt;/authors&gt;&lt;/contributors&gt;&lt;titles&gt;&lt;title&gt;Gulf War and Health: Volume 3: Fuels, Combustion Products, and Propellants&lt;/title&gt;&lt;/titles&gt;&lt;pages&gt;516&lt;/pages&gt;&lt;keywords&gt;&lt;keyword&gt;Health and Medicine&lt;/keyword&gt;&lt;/keywords&gt;&lt;dates&gt;&lt;year&gt;2005&lt;/year&gt;&lt;/dates&gt;&lt;pub-location&gt;Washington, DC&lt;/pub-location&gt;&lt;publisher&gt;The National Academies Press&lt;/publisher&gt;&lt;isbn&gt;978-0-309-09527-3&lt;/isbn&gt;&lt;urls&gt;&lt;related-urls&gt;&lt;url&gt;https://www.nap.edu/catalog/11180/gulf-war-and-health-volume-3-fuels-combustion-products-and&lt;/url&gt;&lt;/related-urls&gt;&lt;pdf-urls&gt;&lt;url&gt;https://www.nap.edu/catalog/11180/gulf-war-and-health-volume-3-fuels-combustion-products-and&lt;/url&gt;&lt;/pdf-urls&gt;&lt;/urls&gt;&lt;electronic-resource-num&gt;doi:10.17226/11180&lt;/electronic-resource-num&gt;&lt;language&gt;English&lt;/language&gt;&lt;/record&gt;&lt;/Cite&gt;&lt;/EndNote&gt;</w:instrText>
      </w:r>
      <w:r w:rsidR="00E37883">
        <w:rPr>
          <w:lang w:eastAsia="zh-CN"/>
        </w:rPr>
        <w:fldChar w:fldCharType="separate"/>
      </w:r>
      <w:r w:rsidR="006E3791" w:rsidRPr="006E3791">
        <w:rPr>
          <w:noProof/>
          <w:vertAlign w:val="superscript"/>
          <w:lang w:eastAsia="zh-CN"/>
        </w:rPr>
        <w:t>8</w:t>
      </w:r>
      <w:r w:rsidR="00E37883">
        <w:rPr>
          <w:lang w:eastAsia="zh-CN"/>
        </w:rPr>
        <w:fldChar w:fldCharType="end"/>
      </w:r>
      <w:r w:rsidR="00790512" w:rsidRPr="00ED57F6">
        <w:rPr>
          <w:lang w:eastAsia="zh-CN"/>
        </w:rPr>
        <w:t xml:space="preserve"> and </w:t>
      </w:r>
      <w:r w:rsidR="00ED57F6" w:rsidRPr="00ED57F6">
        <w:rPr>
          <w:lang w:eastAsia="zh-CN"/>
        </w:rPr>
        <w:t>a US National Research Council Subcommittee on Reproductive and Developmental Toxicology report</w:t>
      </w:r>
      <w:r w:rsidR="00ED57F6">
        <w:rPr>
          <w:lang w:eastAsia="zh-CN"/>
        </w:rPr>
        <w:t>.</w:t>
      </w:r>
      <w:r w:rsidR="00E37883">
        <w:rPr>
          <w:lang w:eastAsia="zh-CN"/>
        </w:rPr>
        <w:fldChar w:fldCharType="begin"/>
      </w:r>
      <w:r w:rsidR="00E66E97">
        <w:rPr>
          <w:lang w:eastAsia="zh-CN"/>
        </w:rPr>
        <w:instrText xml:space="preserve"> ADDIN EN.CITE &lt;EndNote&gt;&lt;Cite&gt;&lt;Author&gt;National Research Council&lt;/Author&gt;&lt;Year&gt;2003&lt;/Year&gt;&lt;RecNum&gt;32&lt;/RecNum&gt;&lt;DisplayText&gt;&lt;style face="superscript"&gt;9&lt;/style&gt;&lt;/DisplayText&gt;&lt;record&gt;&lt;rec-number&gt;32&lt;/rec-number&gt;&lt;foreign-keys&gt;&lt;key app="EN" db-id="werdree5vvppzset05apfadvve9dr9x5sw5f" timestamp="1527478930"&gt;32&lt;/key&gt;&lt;/foreign-keys&gt;&lt;ref-type name="Book"&gt;6&lt;/ref-type&gt;&lt;contributors&gt;&lt;authors&gt;&lt;author&gt;National Research Council (NRC),&lt;/author&gt;&lt;/authors&gt;&lt;/contributors&gt;&lt;titles&gt;&lt;title&gt;Toxicologic Assessment of Jet-Propulsion Fuel 8&lt;/title&gt;&lt;/titles&gt;&lt;pages&gt;229&lt;/pages&gt;&lt;keywords&gt;&lt;keyword&gt;Environment and Environmental Studies&lt;/keyword&gt;&lt;keyword&gt;Health and Medicine&lt;/keyword&gt;&lt;/keywords&gt;&lt;dates&gt;&lt;year&gt;2003&lt;/year&gt;&lt;/dates&gt;&lt;pub-location&gt;Washington, DC&lt;/pub-location&gt;&lt;publisher&gt;The National Academies Press&lt;/publisher&gt;&lt;isbn&gt;978-0-309-08715-5&lt;/isbn&gt;&lt;urls&gt;&lt;related-urls&gt;&lt;url&gt;https://www.nap.edu/catalog/10578/toxicologic-assessment-of-jet-propulsion-fuel-8&lt;/url&gt;&lt;/related-urls&gt;&lt;/urls&gt;&lt;electronic-resource-num&gt;doi:10.17226/10578&lt;/electronic-resource-num&gt;&lt;language&gt;English&lt;/language&gt;&lt;/record&gt;&lt;/Cite&gt;&lt;/EndNote&gt;</w:instrText>
      </w:r>
      <w:r w:rsidR="00E37883">
        <w:rPr>
          <w:lang w:eastAsia="zh-CN"/>
        </w:rPr>
        <w:fldChar w:fldCharType="separate"/>
      </w:r>
      <w:r w:rsidR="006E3791" w:rsidRPr="006E3791">
        <w:rPr>
          <w:noProof/>
          <w:vertAlign w:val="superscript"/>
          <w:lang w:eastAsia="zh-CN"/>
        </w:rPr>
        <w:t>9</w:t>
      </w:r>
      <w:r w:rsidR="00E37883">
        <w:rPr>
          <w:lang w:eastAsia="zh-CN"/>
        </w:rPr>
        <w:fldChar w:fldCharType="end"/>
      </w:r>
      <w:r>
        <w:t>.</w:t>
      </w:r>
    </w:p>
    <w:p w14:paraId="3C4BC2F7" w14:textId="75000267" w:rsidR="008D09D7" w:rsidRPr="00891A5F" w:rsidRDefault="008D09D7" w:rsidP="006E3791">
      <w:pPr>
        <w:pStyle w:val="ListParagraph"/>
        <w:numPr>
          <w:ilvl w:val="0"/>
          <w:numId w:val="30"/>
        </w:numPr>
        <w:jc w:val="both"/>
      </w:pPr>
      <w:r w:rsidRPr="00891A5F">
        <w:t xml:space="preserve">One study reported </w:t>
      </w:r>
      <w:r>
        <w:t>adverse</w:t>
      </w:r>
      <w:r w:rsidRPr="00891A5F">
        <w:t xml:space="preserve"> sexual health effects</w:t>
      </w:r>
      <w:r w:rsidR="00B05C84">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 </w:instrText>
      </w:r>
      <w:r w:rsidR="006E3791">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DATA </w:instrText>
      </w:r>
      <w:r w:rsidR="006E3791">
        <w:fldChar w:fldCharType="end"/>
      </w:r>
      <w:r w:rsidR="00B05C84">
        <w:fldChar w:fldCharType="separate"/>
      </w:r>
      <w:r w:rsidR="006E3791" w:rsidRPr="006E3791">
        <w:rPr>
          <w:noProof/>
          <w:vertAlign w:val="superscript"/>
        </w:rPr>
        <w:t>3</w:t>
      </w:r>
      <w:r w:rsidR="00B05C84">
        <w:fldChar w:fldCharType="end"/>
      </w:r>
      <w:r w:rsidRPr="00891A5F">
        <w:t xml:space="preserve"> (i.e. erectile dysfunction and </w:t>
      </w:r>
      <w:r>
        <w:t xml:space="preserve">poor </w:t>
      </w:r>
      <w:r w:rsidRPr="00891A5F">
        <w:t>sexual function) in exposed male personnel</w:t>
      </w:r>
      <w:r>
        <w:t xml:space="preserve"> compared to non-exposed</w:t>
      </w:r>
      <w:r w:rsidRPr="00891A5F">
        <w:t xml:space="preserve">. </w:t>
      </w:r>
      <w:r w:rsidR="00400504">
        <w:t xml:space="preserve"> </w:t>
      </w:r>
      <w:r>
        <w:t>However, the participants were potentially exposed to a range of solvents in addition to jet fuel.</w:t>
      </w:r>
    </w:p>
    <w:p w14:paraId="418350AD" w14:textId="2642C6AF" w:rsidR="008D09D7" w:rsidRPr="00D031E6" w:rsidRDefault="008D09D7" w:rsidP="006E3791">
      <w:pPr>
        <w:pStyle w:val="Bullets"/>
        <w:numPr>
          <w:ilvl w:val="0"/>
          <w:numId w:val="30"/>
        </w:numPr>
        <w:jc w:val="both"/>
      </w:pPr>
      <w:r>
        <w:t>The available evidence</w:t>
      </w:r>
      <w:r w:rsidR="00125EDA">
        <w:fldChar w:fldCharType="begin"/>
      </w:r>
      <w:r w:rsidR="006E3791">
        <w:instrText xml:space="preserve"> ADDIN EN.CITE &lt;EndNote&gt;&lt;Cite&gt;&lt;Author&gt;D&amp;apos;Este&lt;/Author&gt;&lt;Year&gt;2004&lt;/Year&gt;&lt;RecNum&gt;11&lt;/RecNum&gt;&lt;DisplayText&gt;&lt;style face="superscript"&gt;2&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125EDA">
        <w:fldChar w:fldCharType="separate"/>
      </w:r>
      <w:r w:rsidR="006E3791" w:rsidRPr="006E3791">
        <w:rPr>
          <w:noProof/>
          <w:vertAlign w:val="superscript"/>
        </w:rPr>
        <w:t>2</w:t>
      </w:r>
      <w:r w:rsidR="00125EDA">
        <w:fldChar w:fldCharType="end"/>
      </w:r>
      <w:r w:rsidR="006E3791">
        <w:t xml:space="preserve"> </w:t>
      </w:r>
      <w:r w:rsidRPr="00C11381">
        <w:t>report</w:t>
      </w:r>
      <w:r w:rsidR="00B05C84" w:rsidRPr="00C11381">
        <w:t xml:space="preserve">ed no evidence of an </w:t>
      </w:r>
      <w:r w:rsidRPr="00C11381">
        <w:t xml:space="preserve">association between </w:t>
      </w:r>
      <w:r w:rsidR="00736040" w:rsidRPr="00C11381">
        <w:t xml:space="preserve">male </w:t>
      </w:r>
      <w:r w:rsidRPr="00C11381">
        <w:t>exposure to jet fuels and miscarriage</w:t>
      </w:r>
      <w:r w:rsidR="00B05C84" w:rsidRPr="00C11381">
        <w:t xml:space="preserve"> or </w:t>
      </w:r>
      <w:r w:rsidRPr="00C11381">
        <w:t>stillbirths</w:t>
      </w:r>
      <w:r w:rsidR="00125EDA" w:rsidRPr="00C11381">
        <w:fldChar w:fldCharType="begin"/>
      </w:r>
      <w:r w:rsidR="006E3791">
        <w:instrText xml:space="preserve"> ADDIN EN.CITE &lt;EndNote&gt;&lt;Cite&gt;&lt;Author&gt;D&amp;apos;Este&lt;/Author&gt;&lt;Year&gt;2004&lt;/Year&gt;&lt;RecNum&gt;11&lt;/RecNum&gt;&lt;DisplayText&gt;&lt;style face="superscript"&gt;2&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125EDA" w:rsidRPr="00C11381">
        <w:fldChar w:fldCharType="separate"/>
      </w:r>
      <w:r w:rsidR="006E3791" w:rsidRPr="006E3791">
        <w:rPr>
          <w:noProof/>
          <w:vertAlign w:val="superscript"/>
        </w:rPr>
        <w:t>2</w:t>
      </w:r>
      <w:r w:rsidR="00125EDA" w:rsidRPr="00C11381">
        <w:fldChar w:fldCharType="end"/>
      </w:r>
      <w:r>
        <w:t xml:space="preserve"> </w:t>
      </w:r>
      <w:r w:rsidR="00736040">
        <w:t xml:space="preserve">or </w:t>
      </w:r>
      <w:r>
        <w:t>difficulties in getting pregnant</w:t>
      </w:r>
      <w:r w:rsidR="00125EDA">
        <w:fldChar w:fldCharType="begin"/>
      </w:r>
      <w:r w:rsidR="006E3791">
        <w:instrText xml:space="preserve"> ADDIN EN.CITE &lt;EndNote&gt;&lt;Cite&gt;&lt;Author&gt;D&amp;apos;Este&lt;/Author&gt;&lt;Year&gt;2004&lt;/Year&gt;&lt;RecNum&gt;11&lt;/RecNum&gt;&lt;DisplayText&gt;&lt;style face="superscript"&gt;2&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125EDA">
        <w:fldChar w:fldCharType="separate"/>
      </w:r>
      <w:r w:rsidR="006E3791" w:rsidRPr="006E3791">
        <w:rPr>
          <w:noProof/>
          <w:vertAlign w:val="superscript"/>
        </w:rPr>
        <w:t>2</w:t>
      </w:r>
      <w:r w:rsidR="00125EDA">
        <w:fldChar w:fldCharType="end"/>
      </w:r>
      <w:r w:rsidR="007F38E5">
        <w:t xml:space="preserve"> </w:t>
      </w:r>
      <w:r w:rsidR="00736040">
        <w:t>for</w:t>
      </w:r>
      <w:r>
        <w:t xml:space="preserve"> partners of exposed men. </w:t>
      </w:r>
      <w:r w:rsidR="000D1EC3">
        <w:t xml:space="preserve"> </w:t>
      </w:r>
      <w:r>
        <w:t xml:space="preserve">There </w:t>
      </w:r>
      <w:r w:rsidR="00125EDA">
        <w:t xml:space="preserve">was </w:t>
      </w:r>
      <w:r>
        <w:t>also no evidence that exposure to jet fuels is associated with changes in semen profile in men or serum levels of testosterone, oestradiol, luteini</w:t>
      </w:r>
      <w:r w:rsidR="007F38E5">
        <w:t>s</w:t>
      </w:r>
      <w:r>
        <w:t>ing hormone, prolactin or cortisol.</w:t>
      </w:r>
      <w:r w:rsidR="007F38E5">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 </w:instrText>
      </w:r>
      <w:r w:rsidR="006E3791">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DATA </w:instrText>
      </w:r>
      <w:r w:rsidR="006E3791">
        <w:fldChar w:fldCharType="end"/>
      </w:r>
      <w:r w:rsidR="007F38E5">
        <w:fldChar w:fldCharType="separate"/>
      </w:r>
      <w:r w:rsidR="006E3791" w:rsidRPr="006E3791">
        <w:rPr>
          <w:noProof/>
          <w:vertAlign w:val="superscript"/>
        </w:rPr>
        <w:t>5</w:t>
      </w:r>
      <w:r w:rsidR="007F38E5">
        <w:fldChar w:fldCharType="end"/>
      </w:r>
      <w:r>
        <w:t xml:space="preserve"> </w:t>
      </w:r>
      <w:r w:rsidR="00400504">
        <w:t xml:space="preserve"> </w:t>
      </w:r>
      <w:r>
        <w:t xml:space="preserve">Very limited evidence was available </w:t>
      </w:r>
      <w:r w:rsidR="00400504">
        <w:t xml:space="preserve">suggesting an </w:t>
      </w:r>
      <w:r w:rsidR="00400504">
        <w:lastRenderedPageBreak/>
        <w:t xml:space="preserve">association between </w:t>
      </w:r>
      <w:r>
        <w:t xml:space="preserve">congenital abnormalities of children born to fathers </w:t>
      </w:r>
      <w:r w:rsidR="00A37C41">
        <w:t xml:space="preserve">working </w:t>
      </w:r>
      <w:r>
        <w:t>in the petroleum and gas industry.</w:t>
      </w:r>
      <w:r w:rsidR="007F38E5">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 </w:instrText>
      </w:r>
      <w:r w:rsidR="006E3791">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DATA </w:instrText>
      </w:r>
      <w:r w:rsidR="006E3791">
        <w:fldChar w:fldCharType="end"/>
      </w:r>
      <w:r w:rsidR="007F38E5">
        <w:fldChar w:fldCharType="separate"/>
      </w:r>
      <w:r w:rsidR="006E3791" w:rsidRPr="006E3791">
        <w:rPr>
          <w:noProof/>
          <w:vertAlign w:val="superscript"/>
        </w:rPr>
        <w:t>6</w:t>
      </w:r>
      <w:r w:rsidR="007F38E5">
        <w:fldChar w:fldCharType="end"/>
      </w:r>
    </w:p>
    <w:p w14:paraId="068FCE37" w14:textId="1A854E51" w:rsidR="00EF19C2" w:rsidRDefault="008D09D7" w:rsidP="00360833">
      <w:pPr>
        <w:pStyle w:val="ListParagraph"/>
        <w:numPr>
          <w:ilvl w:val="0"/>
          <w:numId w:val="30"/>
        </w:numPr>
        <w:jc w:val="both"/>
      </w:pPr>
      <w:r>
        <w:t xml:space="preserve">The </w:t>
      </w:r>
      <w:r w:rsidR="00DE6CDA">
        <w:t xml:space="preserve">range of the </w:t>
      </w:r>
      <w:r>
        <w:t>available studies w</w:t>
      </w:r>
      <w:r w:rsidR="00DE6CDA">
        <w:t>as</w:t>
      </w:r>
      <w:r>
        <w:t xml:space="preserve"> limited </w:t>
      </w:r>
      <w:r w:rsidR="00095456">
        <w:t xml:space="preserve">and did not enable </w:t>
      </w:r>
      <w:r>
        <w:t>all the adverse reproductive outcome endpoints identified in the ai</w:t>
      </w:r>
      <w:r w:rsidR="00DE6CDA">
        <w:t>ms</w:t>
      </w:r>
      <w:r w:rsidR="00095456">
        <w:t xml:space="preserve"> </w:t>
      </w:r>
      <w:r>
        <w:t>to be assessed</w:t>
      </w:r>
      <w:proofErr w:type="gramStart"/>
      <w:r w:rsidR="00D742C3">
        <w:t>, ,</w:t>
      </w:r>
      <w:proofErr w:type="gramEnd"/>
      <w:r w:rsidR="00D742C3" w:rsidRPr="00FA5AFD">
        <w:t xml:space="preserve"> </w:t>
      </w:r>
      <w:r w:rsidR="00D742C3">
        <w:t>including very limited assessment of hypogonadism</w:t>
      </w:r>
      <w:r w:rsidR="0018549C">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18549C">
        <w:instrText xml:space="preserve"> ADDIN EN.CITE </w:instrText>
      </w:r>
      <w:r w:rsidR="0018549C">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18549C">
        <w:instrText xml:space="preserve"> ADDIN EN.CITE.DATA </w:instrText>
      </w:r>
      <w:r w:rsidR="0018549C">
        <w:fldChar w:fldCharType="end"/>
      </w:r>
      <w:r w:rsidR="0018549C">
        <w:fldChar w:fldCharType="separate"/>
      </w:r>
      <w:r w:rsidR="0018549C" w:rsidRPr="0018549C">
        <w:rPr>
          <w:noProof/>
          <w:vertAlign w:val="superscript"/>
        </w:rPr>
        <w:t>5</w:t>
      </w:r>
      <w:r w:rsidR="0018549C">
        <w:fldChar w:fldCharType="end"/>
      </w:r>
      <w:r w:rsidR="0018549C">
        <w:t xml:space="preserve"> </w:t>
      </w:r>
      <w:r w:rsidR="00D742C3">
        <w:t>and infertility.</w:t>
      </w:r>
      <w:r w:rsidR="0018549C">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18549C">
        <w:instrText xml:space="preserve"> ADDIN EN.CITE </w:instrText>
      </w:r>
      <w:r w:rsidR="0018549C">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18549C">
        <w:instrText xml:space="preserve"> ADDIN EN.CITE.DATA </w:instrText>
      </w:r>
      <w:r w:rsidR="0018549C">
        <w:fldChar w:fldCharType="end"/>
      </w:r>
      <w:r w:rsidR="0018549C">
        <w:fldChar w:fldCharType="separate"/>
      </w:r>
      <w:r w:rsidR="0018549C" w:rsidRPr="0018549C">
        <w:rPr>
          <w:noProof/>
          <w:vertAlign w:val="superscript"/>
        </w:rPr>
        <w:t>4</w:t>
      </w:r>
      <w:r w:rsidR="0018549C">
        <w:fldChar w:fldCharType="end"/>
      </w:r>
      <w:r w:rsidR="0018549C">
        <w:t xml:space="preserve"> </w:t>
      </w:r>
      <w:r w:rsidR="003B6C39">
        <w:t xml:space="preserve">No studies were identified that investigated the relationship between jet fuel exposure and the following male reproductive outcomes: primary testicular failure, androgen (testosterone) deficiency, </w:t>
      </w:r>
      <w:r w:rsidR="005E7A0B">
        <w:t xml:space="preserve">and </w:t>
      </w:r>
      <w:r w:rsidR="003B6C39">
        <w:t xml:space="preserve">reduced reproductive success measures </w:t>
      </w:r>
      <w:r w:rsidR="00A3524A">
        <w:t xml:space="preserve">more specifically </w:t>
      </w:r>
      <w:r w:rsidR="003B6C39">
        <w:t xml:space="preserve">of involuntary childlessness, not achieving desired family size, </w:t>
      </w:r>
      <w:r w:rsidR="00360833">
        <w:t xml:space="preserve">and low fecundity. </w:t>
      </w:r>
      <w:r w:rsidR="00360833" w:rsidRPr="00454111">
        <w:t xml:space="preserve">For reported pregnancies, the SHOAMP asked about </w:t>
      </w:r>
      <w:r w:rsidR="00360833" w:rsidRPr="00454111">
        <w:rPr>
          <w:lang w:eastAsia="zh-CN"/>
        </w:rPr>
        <w:t>difficulties getting pregnant and if reported seeing a specialist</w:t>
      </w:r>
      <w:r w:rsidR="00360833" w:rsidRPr="00454111">
        <w:t xml:space="preserve"> but not </w:t>
      </w:r>
      <w:r w:rsidR="00360833" w:rsidRPr="00B647D3">
        <w:t>specifically</w:t>
      </w:r>
      <w:r w:rsidR="00360833" w:rsidRPr="00454111">
        <w:t xml:space="preserve"> about </w:t>
      </w:r>
      <w:r w:rsidR="00360833" w:rsidRPr="00175669">
        <w:t xml:space="preserve">increased time-to-pregnancy or </w:t>
      </w:r>
      <w:r w:rsidR="00360833" w:rsidRPr="004E3630">
        <w:t>use of assisted reproductive technologies</w:t>
      </w:r>
      <w:r w:rsidR="00360833">
        <w:t>.</w:t>
      </w:r>
    </w:p>
    <w:p w14:paraId="4C3B0A91" w14:textId="3036CC21" w:rsidR="008D09D7" w:rsidRPr="0022446A" w:rsidRDefault="00C11381">
      <w:pPr>
        <w:pStyle w:val="ListParagraph"/>
        <w:numPr>
          <w:ilvl w:val="0"/>
          <w:numId w:val="30"/>
        </w:numPr>
        <w:jc w:val="both"/>
      </w:pPr>
      <w:r w:rsidRPr="009363B5">
        <w:t xml:space="preserve">This REA summarised the </w:t>
      </w:r>
      <w:r>
        <w:t xml:space="preserve">limited </w:t>
      </w:r>
      <w:r w:rsidRPr="009363B5">
        <w:t xml:space="preserve">literature in relation to adverse reproductive health outcomes in </w:t>
      </w:r>
      <w:r>
        <w:t>men</w:t>
      </w:r>
      <w:r w:rsidRPr="009363B5">
        <w:t xml:space="preserve"> following occupational exposure to jet fuels. </w:t>
      </w:r>
      <w:r>
        <w:t xml:space="preserve"> </w:t>
      </w:r>
      <w:r w:rsidR="008D09D7">
        <w:t>T</w:t>
      </w:r>
      <w:r w:rsidR="008D09D7" w:rsidRPr="0022446A">
        <w:t xml:space="preserve">here </w:t>
      </w:r>
      <w:r>
        <w:t xml:space="preserve">was limited evidence of </w:t>
      </w:r>
      <w:r w:rsidR="008D09D7" w:rsidRPr="0022446A">
        <w:t xml:space="preserve">adverse </w:t>
      </w:r>
      <w:r w:rsidR="008D09D7">
        <w:t>sexual health outcomes</w:t>
      </w:r>
      <w:r>
        <w:t xml:space="preserve">. </w:t>
      </w:r>
      <w:r w:rsidR="008D09D7">
        <w:t xml:space="preserve"> </w:t>
      </w:r>
      <w:r>
        <w:t xml:space="preserve">A </w:t>
      </w:r>
      <w:r w:rsidR="000F480D">
        <w:t xml:space="preserve">limited number </w:t>
      </w:r>
      <w:r>
        <w:t>of studies and m</w:t>
      </w:r>
      <w:r w:rsidRPr="009363B5">
        <w:t>ethodological limitations</w:t>
      </w:r>
      <w:r>
        <w:t xml:space="preserve"> resulted in a </w:t>
      </w:r>
      <w:r w:rsidRPr="009363B5">
        <w:t xml:space="preserve">relatively weak </w:t>
      </w:r>
      <w:r>
        <w:t xml:space="preserve">body of </w:t>
      </w:r>
      <w:r w:rsidRPr="009363B5">
        <w:t>evidence.</w:t>
      </w:r>
      <w:r>
        <w:t xml:space="preserve">  M</w:t>
      </w:r>
      <w:r w:rsidRPr="009363B5">
        <w:t>ore substantial high quality evidence</w:t>
      </w:r>
      <w:r>
        <w:t xml:space="preserve"> is needed to draw firm conclusions</w:t>
      </w:r>
      <w:proofErr w:type="gramStart"/>
      <w:r w:rsidRPr="009363B5">
        <w:t>.</w:t>
      </w:r>
      <w:r w:rsidR="008D09D7" w:rsidRPr="0022446A">
        <w:t>.</w:t>
      </w:r>
      <w:proofErr w:type="gramEnd"/>
      <w:r w:rsidR="008D09D7" w:rsidRPr="0022446A">
        <w:t xml:space="preserve"> </w:t>
      </w:r>
      <w:r w:rsidR="008D09D7">
        <w:t>The</w:t>
      </w:r>
      <w:r w:rsidR="008D09D7" w:rsidRPr="0022446A">
        <w:t xml:space="preserve"> </w:t>
      </w:r>
      <w:r w:rsidR="00C118FE">
        <w:t xml:space="preserve">data </w:t>
      </w:r>
      <w:r w:rsidR="008D09D7" w:rsidRPr="0022446A">
        <w:t xml:space="preserve">limitations included the small number of </w:t>
      </w:r>
      <w:r w:rsidR="008D09D7">
        <w:t>studies</w:t>
      </w:r>
      <w:r w:rsidR="008D09D7" w:rsidRPr="0022446A">
        <w:t xml:space="preserve">, </w:t>
      </w:r>
      <w:r w:rsidR="00D742C3">
        <w:t xml:space="preserve">studies with </w:t>
      </w:r>
      <w:r w:rsidR="007813C4">
        <w:t xml:space="preserve">a small number of participants or cases and </w:t>
      </w:r>
      <w:r w:rsidR="00D742C3">
        <w:t xml:space="preserve">limited power to detect statistical significant differences </w:t>
      </w:r>
      <w:r w:rsidR="007813C4">
        <w:t>in adverse reproductive outcomes</w:t>
      </w:r>
      <w:r w:rsidR="00D742C3">
        <w:t xml:space="preserve">, </w:t>
      </w:r>
      <w:r w:rsidR="008D09D7" w:rsidRPr="0022446A">
        <w:t>limitations in exposure assessment or in health outcome assessment</w:t>
      </w:r>
      <w:r w:rsidR="00BA704E">
        <w:t>,</w:t>
      </w:r>
      <w:r w:rsidR="008D09D7" w:rsidRPr="0022446A">
        <w:t xml:space="preserve"> such as self-reported </w:t>
      </w:r>
      <w:r w:rsidR="00736040">
        <w:t xml:space="preserve">exposure and health </w:t>
      </w:r>
      <w:r w:rsidR="008D09D7" w:rsidRPr="0022446A">
        <w:t xml:space="preserve">outcomes, </w:t>
      </w:r>
      <w:r w:rsidR="00BA704E">
        <w:t xml:space="preserve">possible </w:t>
      </w:r>
      <w:r w:rsidR="008D09D7" w:rsidRPr="0022446A">
        <w:t xml:space="preserve">recall bias, and co-exposure with other solvent(s) </w:t>
      </w:r>
      <w:r w:rsidR="008D09D7">
        <w:t xml:space="preserve">or other </w:t>
      </w:r>
      <w:r w:rsidR="008D09D7" w:rsidRPr="0022446A">
        <w:t>chemical(s)</w:t>
      </w:r>
      <w:r w:rsidR="00BA704E">
        <w:t>,</w:t>
      </w:r>
      <w:r w:rsidR="008D09D7" w:rsidRPr="0022446A">
        <w:t xml:space="preserve"> which made it difficult to attribute </w:t>
      </w:r>
      <w:r w:rsidR="008D09D7">
        <w:t xml:space="preserve">any health </w:t>
      </w:r>
      <w:r w:rsidR="008D09D7" w:rsidRPr="0022446A">
        <w:t xml:space="preserve">effect </w:t>
      </w:r>
      <w:r w:rsidR="008D09D7">
        <w:t xml:space="preserve">to </w:t>
      </w:r>
      <w:r w:rsidR="008D09D7" w:rsidRPr="0022446A">
        <w:t>fuel</w:t>
      </w:r>
      <w:r w:rsidR="00BA704E">
        <w:t xml:space="preserve"> exposure</w:t>
      </w:r>
      <w:r w:rsidR="008D09D7" w:rsidRPr="0022446A">
        <w:t xml:space="preserve">. </w:t>
      </w:r>
    </w:p>
    <w:p w14:paraId="10112ECD" w14:textId="33A4C4EB" w:rsidR="008D09D7" w:rsidRDefault="008D09D7" w:rsidP="00E66E97">
      <w:pPr>
        <w:pStyle w:val="ListParagraph"/>
        <w:ind w:left="360"/>
        <w:jc w:val="both"/>
      </w:pPr>
      <w:r w:rsidRPr="00CC3570">
        <w:t>Limitations of the REA include the omission of possibly relevant papers that were published prior to 2000 or after April 2018</w:t>
      </w:r>
      <w:r w:rsidR="00C118FE">
        <w:t xml:space="preserve"> </w:t>
      </w:r>
      <w:r w:rsidR="00C118FE" w:rsidRPr="00F77320">
        <w:t>and of non-English language papers</w:t>
      </w:r>
      <w:r w:rsidR="00DE6CDA" w:rsidRPr="00F77320">
        <w:t>.</w:t>
      </w:r>
      <w:r w:rsidRPr="00CC3570">
        <w:t xml:space="preserve"> </w:t>
      </w:r>
      <w:r w:rsidR="00C118FE">
        <w:t xml:space="preserve"> </w:t>
      </w:r>
      <w:r w:rsidR="00DE6CDA">
        <w:t xml:space="preserve">However, an </w:t>
      </w:r>
      <w:r w:rsidR="00DE6CDA" w:rsidRPr="00F77320">
        <w:t>ATSDR</w:t>
      </w:r>
      <w:r w:rsidR="00DE6CDA">
        <w:t xml:space="preserve"> t</w:t>
      </w:r>
      <w:r w:rsidR="00DE6CDA" w:rsidRPr="0056208B">
        <w:t>oxicological profile for JP-5, JP-8 and Jet A Fuels</w:t>
      </w:r>
      <w:r w:rsidR="00DE6CDA">
        <w:t xml:space="preserve"> published as recently as 2017</w:t>
      </w:r>
      <w:r w:rsidR="00DE6CDA">
        <w:fldChar w:fldCharType="begin"/>
      </w:r>
      <w:r w:rsidR="00E66E97">
        <w:instrText xml:space="preserve"> ADDIN EN.CITE &lt;EndNote&gt;&lt;Cite&gt;&lt;Author&gt;ATSDR&lt;/Author&gt;&lt;Year&gt;2017&lt;/Year&gt;&lt;RecNum&gt;15&lt;/RecNum&gt;&lt;DisplayText&gt;&lt;style face="superscript"&gt;7&lt;/style&gt;&lt;/DisplayText&gt;&lt;record&gt;&lt;rec-number&gt;15&lt;/rec-number&gt;&lt;foreign-keys&gt;&lt;key app="EN" db-id="werdree5vvppzset05apfadvve9dr9x5sw5f" timestamp="1527139373"&gt;15&lt;/key&gt;&lt;/foreign-keys&gt;&lt;ref-type name="Report"&gt;27&lt;/ref-type&gt;&lt;contributors&gt;&lt;authors&gt;&lt;author&gt;&lt;style face="normal" font="default" size="100%"&gt;Agency for Toxic Substances and Disease Registry (&lt;/style&gt;&lt;style face="normal" font="default" size="10"&gt;ATSDR),&lt;/style&gt;&lt;/author&gt;&lt;/authors&gt;&lt;secondary-authors&gt;&lt;author&gt;Risher J,&lt;/author&gt;&lt;author&gt;Faroon O,&lt;/author&gt;&lt;author&gt;Llados F,&lt;/author&gt;&lt;author&gt;Ingerman L,&lt;/author&gt;&lt;author&gt;Citra M.&lt;/author&gt;&lt;/secondary-authors&gt;&lt;/contributors&gt;&lt;titles&gt;&lt;title&gt;Toxicological profile for JP-5, JP-8, and jet A fuels&lt;/title&gt;&lt;/titles&gt;&lt;dates&gt;&lt;year&gt;2017&lt;/year&gt;&lt;/dates&gt;&lt;pub-location&gt;Altanta, Georgia&lt;/pub-location&gt;&lt;publisher&gt;Agency for Toxic Substances and Disease Registry (ATSDR) and U.S. Department of Health and Human Services&lt;/publisher&gt;&lt;urls&gt;&lt;related-urls&gt;&lt;url&gt;https://www.atsdr.cdc.gov/toxprofiles/tp121.pdf&lt;/url&gt;&lt;/related-urls&gt;&lt;/urls&gt;&lt;access-date&gt;22/04/2018&lt;/access-date&gt;&lt;/record&gt;&lt;/Cite&gt;&lt;/EndNote&gt;</w:instrText>
      </w:r>
      <w:r w:rsidR="00DE6CDA">
        <w:fldChar w:fldCharType="separate"/>
      </w:r>
      <w:r w:rsidR="006E3791" w:rsidRPr="006E3791">
        <w:rPr>
          <w:noProof/>
          <w:vertAlign w:val="superscript"/>
        </w:rPr>
        <w:t>7</w:t>
      </w:r>
      <w:r w:rsidR="00DE6CDA">
        <w:fldChar w:fldCharType="end"/>
      </w:r>
      <w:r w:rsidR="00DE6CDA">
        <w:t xml:space="preserve"> did not </w:t>
      </w:r>
      <w:r w:rsidR="00736040">
        <w:t xml:space="preserve">identify </w:t>
      </w:r>
      <w:r w:rsidR="00DE6CDA">
        <w:t xml:space="preserve">articles </w:t>
      </w:r>
      <w:r w:rsidR="00C118FE">
        <w:t>not included</w:t>
      </w:r>
      <w:r w:rsidR="00DE6CDA">
        <w:t xml:space="preserve"> in this review.</w:t>
      </w:r>
      <w:r w:rsidR="00C118FE">
        <w:t xml:space="preserve"> </w:t>
      </w:r>
    </w:p>
    <w:p w14:paraId="6E89DF61" w14:textId="44F0F2E7" w:rsidR="00E81812" w:rsidRPr="00CC3570" w:rsidRDefault="00E81812" w:rsidP="00E81812">
      <w:pPr>
        <w:pStyle w:val="ListParagraph"/>
        <w:numPr>
          <w:ilvl w:val="0"/>
          <w:numId w:val="30"/>
        </w:numPr>
        <w:jc w:val="both"/>
      </w:pPr>
      <w:r>
        <w:t>Although the effects of occupational exposure of male servicemen to jet fuels used in the Australian military was of prime interest, the search was not restricted to articles on military populations.  This resulted in few additional articles.</w:t>
      </w:r>
      <w:r w:rsidRPr="00E81812">
        <w:t xml:space="preserve"> </w:t>
      </w:r>
      <w:r w:rsidR="000D1EC3">
        <w:t xml:space="preserve"> </w:t>
      </w:r>
      <w:r>
        <w:t>This could be the result of scarcity of evidence on this topic and/or the restricted search period.</w:t>
      </w:r>
    </w:p>
    <w:p w14:paraId="0ABF33C8" w14:textId="1A4031C3" w:rsidR="008D09D7" w:rsidRPr="00DB4FFF" w:rsidRDefault="008D09D7" w:rsidP="00E81812">
      <w:pPr>
        <w:pStyle w:val="ListParagraph"/>
        <w:numPr>
          <w:ilvl w:val="0"/>
          <w:numId w:val="30"/>
        </w:numPr>
        <w:jc w:val="both"/>
      </w:pPr>
      <w:r w:rsidRPr="00DB4FFF">
        <w:t xml:space="preserve">This </w:t>
      </w:r>
      <w:r w:rsidR="00DE6CDA">
        <w:t>REA</w:t>
      </w:r>
      <w:r w:rsidRPr="00DB4FFF">
        <w:t xml:space="preserve"> provide</w:t>
      </w:r>
      <w:r>
        <w:t>s</w:t>
      </w:r>
      <w:r w:rsidRPr="00DB4FFF">
        <w:t xml:space="preserve"> the Department of Veterans’ Affairs and Department of Defence with a summary of the available evidence </w:t>
      </w:r>
      <w:r>
        <w:t xml:space="preserve">of the effects of </w:t>
      </w:r>
      <w:r w:rsidRPr="00DB4FFF">
        <w:t>jet fuel</w:t>
      </w:r>
      <w:r>
        <w:t xml:space="preserve"> exposure</w:t>
      </w:r>
      <w:r w:rsidRPr="00DB4FFF">
        <w:t xml:space="preserve"> </w:t>
      </w:r>
      <w:r>
        <w:t>o</w:t>
      </w:r>
      <w:r w:rsidRPr="00DB4FFF">
        <w:t xml:space="preserve">n </w:t>
      </w:r>
      <w:r>
        <w:t>human reproductive health in male service members of the military</w:t>
      </w:r>
      <w:r w:rsidRPr="00DB4FFF">
        <w:t>.</w:t>
      </w:r>
    </w:p>
    <w:p w14:paraId="723EA508" w14:textId="1013B2DD" w:rsidR="001C1154" w:rsidRDefault="001C1154" w:rsidP="00C11381">
      <w:pPr>
        <w:pStyle w:val="Bullets"/>
        <w:numPr>
          <w:ilvl w:val="0"/>
          <w:numId w:val="0"/>
        </w:numPr>
        <w:ind w:left="357" w:firstLine="69"/>
      </w:pPr>
    </w:p>
    <w:p w14:paraId="5EC1917D" w14:textId="77777777" w:rsidR="008D09D7" w:rsidRDefault="008D09D7" w:rsidP="008D09D7">
      <w:pPr>
        <w:pStyle w:val="Bullets"/>
        <w:numPr>
          <w:ilvl w:val="0"/>
          <w:numId w:val="0"/>
        </w:numPr>
        <w:ind w:left="357" w:hanging="357"/>
      </w:pPr>
    </w:p>
    <w:p w14:paraId="684E224F" w14:textId="1086841D" w:rsidR="009D5C13" w:rsidRDefault="00882322" w:rsidP="002201C6">
      <w:pPr>
        <w:pStyle w:val="Heading1"/>
      </w:pPr>
      <w:r>
        <w:t>Background</w:t>
      </w:r>
      <w:r w:rsidR="00596DA8">
        <w:t xml:space="preserve"> and methods</w:t>
      </w:r>
    </w:p>
    <w:p w14:paraId="18871B06" w14:textId="431CFC85" w:rsidR="002F4828" w:rsidRDefault="00A2048C" w:rsidP="0077164E">
      <w:pPr>
        <w:jc w:val="both"/>
      </w:pPr>
      <w:r>
        <w:t>This report summarises the results of a REA undertaken to examine the effects of exposure to Military Aviation Turbine Fuels (MATF</w:t>
      </w:r>
      <w:r w:rsidR="00B50186">
        <w:t>s</w:t>
      </w:r>
      <w:r>
        <w:t>)</w:t>
      </w:r>
      <w:r w:rsidR="00B50186">
        <w:t xml:space="preserve">, </w:t>
      </w:r>
      <w:r w:rsidR="00CD5B6C">
        <w:t>herein referred to as</w:t>
      </w:r>
      <w:r w:rsidR="00B50186">
        <w:t xml:space="preserve"> “jet fuels”</w:t>
      </w:r>
      <w:r w:rsidR="0077164E">
        <w:t>,</w:t>
      </w:r>
      <w:r>
        <w:t xml:space="preserve"> on sexual </w:t>
      </w:r>
      <w:r w:rsidR="00CF77FB">
        <w:t xml:space="preserve">function </w:t>
      </w:r>
      <w:r>
        <w:t xml:space="preserve">and </w:t>
      </w:r>
      <w:r w:rsidR="0053007F">
        <w:t xml:space="preserve">reproductive health in </w:t>
      </w:r>
      <w:r>
        <w:t>men</w:t>
      </w:r>
      <w:r w:rsidR="0077164E">
        <w:t xml:space="preserve"> and their (unexposed) female partners</w:t>
      </w:r>
      <w:r>
        <w:t xml:space="preserve">.  </w:t>
      </w:r>
    </w:p>
    <w:p w14:paraId="1224855B" w14:textId="2F817A49" w:rsidR="00CF1964" w:rsidRDefault="00CF1964" w:rsidP="009430F0">
      <w:pPr>
        <w:jc w:val="both"/>
      </w:pPr>
      <w:r>
        <w:t xml:space="preserve">This review examined the empirical evidence for adverse reproductive outcomes (i.e. </w:t>
      </w:r>
      <w:r w:rsidRPr="00946A9F">
        <w:rPr>
          <w:lang w:val="en-GB"/>
        </w:rPr>
        <w:t>hypogonadism / primary testicular failure, androgen (testosterone) deficiency</w:t>
      </w:r>
      <w:r>
        <w:rPr>
          <w:lang w:val="en-GB"/>
        </w:rPr>
        <w:t xml:space="preserve"> </w:t>
      </w:r>
      <w:r w:rsidRPr="00946A9F">
        <w:rPr>
          <w:lang w:val="en-GB"/>
        </w:rPr>
        <w:t>impaired semen quality, reproductive success</w:t>
      </w:r>
      <w:r>
        <w:rPr>
          <w:lang w:val="en-GB"/>
        </w:rPr>
        <w:t xml:space="preserve"> (measured by </w:t>
      </w:r>
      <w:r w:rsidRPr="00946A9F">
        <w:rPr>
          <w:lang w:val="en-GB"/>
        </w:rPr>
        <w:t>infertility, involuntary childlessness, not achieving desired family size, time-to-pregnancy, fecundity, use of assisted reproductive technologies, and adverse pregnancy and fertility outcomes in female partners</w:t>
      </w:r>
      <w:r>
        <w:rPr>
          <w:lang w:val="en-GB"/>
        </w:rPr>
        <w:t xml:space="preserve">), altered reproductive hormones </w:t>
      </w:r>
      <w:r w:rsidRPr="00CF1964">
        <w:rPr>
          <w:lang w:val="en-GB"/>
        </w:rPr>
        <w:t xml:space="preserve">(testosterone, </w:t>
      </w:r>
      <w:proofErr w:type="spellStart"/>
      <w:r w:rsidRPr="00CF1964">
        <w:rPr>
          <w:lang w:val="en-GB"/>
        </w:rPr>
        <w:t>oestradiol</w:t>
      </w:r>
      <w:proofErr w:type="spellEnd"/>
      <w:r w:rsidRPr="00CF1964">
        <w:rPr>
          <w:lang w:val="en-GB"/>
        </w:rPr>
        <w:t>, luteinising hormone (LH) and follicle stimulating hormone (FSH)</w:t>
      </w:r>
      <w:r w:rsidR="00DE6CDA">
        <w:rPr>
          <w:lang w:val="en-GB"/>
        </w:rPr>
        <w:t>)</w:t>
      </w:r>
      <w:r>
        <w:rPr>
          <w:lang w:val="en-GB"/>
        </w:rPr>
        <w:t xml:space="preserve"> and sexual outcomes (i.e. </w:t>
      </w:r>
      <w:r>
        <w:t>e</w:t>
      </w:r>
      <w:r w:rsidRPr="00946A9F">
        <w:t>rectile dysfunction, libido</w:t>
      </w:r>
      <w:r w:rsidRPr="00946A9F">
        <w:rPr>
          <w:lang w:val="en"/>
        </w:rPr>
        <w:t>sexual dysfunction, psychosexual dysfunction</w:t>
      </w:r>
      <w:r>
        <w:rPr>
          <w:lang w:val="en"/>
        </w:rPr>
        <w:t>)</w:t>
      </w:r>
      <w:r>
        <w:rPr>
          <w:lang w:val="en-GB"/>
        </w:rPr>
        <w:t xml:space="preserve"> in men exposed to jet fuels.</w:t>
      </w:r>
    </w:p>
    <w:p w14:paraId="1E1CB52C" w14:textId="54DC7EF5" w:rsidR="004740FC" w:rsidRDefault="00915D82" w:rsidP="00E66E97">
      <w:pPr>
        <w:jc w:val="both"/>
      </w:pPr>
      <w:r>
        <w:t>Aviation fuel consists of a mixture of hydrocarbons</w:t>
      </w:r>
      <w:r>
        <w:fldChar w:fldCharType="begin">
          <w:fldData xml:space="preserve">PEVuZE5vdGU+PENpdGU+PEF1dGhvcj5NZWhsbWFuPC9BdXRob3I+PFllYXI+MTk5MjwvWWVhcj48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</w:fldData>
        </w:fldChar>
      </w:r>
      <w:r w:rsidR="00E06563">
        <w:instrText xml:space="preserve"> ADDIN EN.CITE </w:instrText>
      </w:r>
      <w:r w:rsidR="00E06563">
        <w:fldChar w:fldCharType="begin">
          <w:fldData xml:space="preserve">PEVuZE5vdGU+PENpdGU+PEF1dGhvcj5NZWhsbWFuPC9BdXRob3I+PFllYXI+MTk5MjwvWWVhcj48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</w:fldData>
        </w:fldChar>
      </w:r>
      <w:r w:rsidR="00E06563">
        <w:instrText xml:space="preserve"> ADDIN EN.CITE.DATA </w:instrText>
      </w:r>
      <w:r w:rsidR="00E06563">
        <w:fldChar w:fldCharType="end"/>
      </w:r>
      <w:r>
        <w:fldChar w:fldCharType="separate"/>
      </w:r>
      <w:r w:rsidR="00E06563" w:rsidRPr="00E06563">
        <w:rPr>
          <w:noProof/>
          <w:vertAlign w:val="superscript"/>
        </w:rPr>
        <w:t>10, 11</w:t>
      </w:r>
      <w:r>
        <w:fldChar w:fldCharType="end"/>
      </w:r>
      <w:r>
        <w:t xml:space="preserve"> </w:t>
      </w:r>
      <w:r w:rsidR="00D65006">
        <w:t xml:space="preserve">and the fractions are </w:t>
      </w:r>
      <w:r w:rsidR="00D65006" w:rsidRPr="003C13B3">
        <w:t>blended with additives to ensure the required fuel performance specifications are met.</w:t>
      </w:r>
      <w:r w:rsidR="00D65006">
        <w:fldChar w:fldCharType="begin"/>
      </w:r>
      <w:r w:rsidR="00E66E97">
        <w:instrText xml:space="preserve"> ADDIN EN.CITE &lt;EndNote&gt;&lt;Cite&gt;&lt;Author&gt;IARC&lt;/Author&gt;&lt;Year&gt;1989&lt;/Year&gt;&lt;RecNum&gt;26&lt;/RecNum&gt;&lt;DisplayText&gt;&lt;style face="superscript"&gt;12&lt;/style&gt;&lt;/DisplayText&gt;&lt;record&gt;&lt;rec-number&gt;26&lt;/rec-number&gt;&lt;foreign-keys&gt;&lt;key app="EN" db-id="werdree5vvppzset05apfadvve9dr9x5sw5f" timestamp="1527469601"&gt;26&lt;/key&gt;&lt;/foreign-keys&gt;&lt;ref-type name="Book"&gt;6&lt;/ref-type&gt;&lt;contributors&gt;&lt;authors&gt;&lt;author&gt;International Agency for Research on Cancer (IARC),&lt;/author&gt;&lt;/authors&gt;&lt;secondary-authors&gt;&lt;author&gt;World Health Organization,&lt;/author&gt;&lt;/secondary-authors&gt;&lt;/contributors&gt;&lt;titles&gt;&lt;title&gt;Occupational Exposures in Petroleum Refining: Crude Oil and Major Petroleum Fuels&lt;/title&gt;&lt;/titles&gt;&lt;number&gt;45&lt;/number&gt;&lt;dates&gt;&lt;year&gt;1989&lt;/year&gt;&lt;/dates&gt;&lt;publisher&gt;International Agency for Research on Cancer - World Health Organization&lt;/publisher&gt;&lt;isbn&gt;9789283212454&lt;/isbn&gt;&lt;urls&gt;&lt;related-urls&gt;&lt;url&gt;https://books.google.com.au/books?id=nFJ7s-7sZOsC&lt;/url&gt;&lt;/related-urls&gt;&lt;/urls&gt;&lt;/record&gt;&lt;/Cite&gt;&lt;/EndNote&gt;</w:instrText>
      </w:r>
      <w:r w:rsidR="00D65006">
        <w:fldChar w:fldCharType="separate"/>
      </w:r>
      <w:r w:rsidR="00E06563" w:rsidRPr="00E06563">
        <w:rPr>
          <w:noProof/>
          <w:vertAlign w:val="superscript"/>
        </w:rPr>
        <w:t>12</w:t>
      </w:r>
      <w:r w:rsidR="00D65006">
        <w:fldChar w:fldCharType="end"/>
      </w:r>
      <w:r w:rsidR="00D65006">
        <w:t xml:space="preserve"> </w:t>
      </w:r>
      <w:r w:rsidR="0077164E">
        <w:t xml:space="preserve"> </w:t>
      </w:r>
      <w:r w:rsidR="0039382D">
        <w:t xml:space="preserve">A list of </w:t>
      </w:r>
      <w:r w:rsidR="00DE6CDA">
        <w:t xml:space="preserve">military and civilian </w:t>
      </w:r>
      <w:r w:rsidR="0039382D">
        <w:t xml:space="preserve">jet fuels used by Australian military aircraft was developed </w:t>
      </w:r>
      <w:r w:rsidR="002228EE">
        <w:t>previously</w:t>
      </w:r>
      <w:r w:rsidR="00DE6CDA">
        <w:t>.</w:t>
      </w:r>
      <w:r w:rsidR="002228EE">
        <w:fldChar w:fldCharType="begin"/>
      </w:r>
      <w:r w:rsidR="006E3791">
        <w:instrText xml:space="preserve"> ADDIN EN.CITE &lt;EndNote&gt;&lt;Cite&gt;&lt;Author&gt;Kelsall HL&lt;/Author&gt;&lt;Year&gt;2017&lt;/Year&gt;&lt;RecNum&gt;2&lt;/RecNum&gt;&lt;DisplayText&gt;&lt;style face="superscript"&gt;1&lt;/style&gt;&lt;/DisplayText&gt;&lt;record&gt;&lt;rec-number&gt;2&lt;/rec-number&gt;&lt;foreign-keys&gt;&lt;key app="EN" db-id="werdree5vvppzset05apfadvve9dr9x5sw5f" timestamp="1527059202"&gt;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rsidR="002228EE">
        <w:fldChar w:fldCharType="separate"/>
      </w:r>
      <w:r w:rsidR="006E3791" w:rsidRPr="006E3791">
        <w:rPr>
          <w:noProof/>
          <w:vertAlign w:val="superscript"/>
        </w:rPr>
        <w:t>1</w:t>
      </w:r>
      <w:r w:rsidR="002228EE">
        <w:fldChar w:fldCharType="end"/>
      </w:r>
      <w:r w:rsidR="002228EE">
        <w:t xml:space="preserve"> </w:t>
      </w:r>
      <w:r w:rsidR="0077164E">
        <w:t xml:space="preserve"> </w:t>
      </w:r>
      <w:r w:rsidR="00DE6CDA">
        <w:t xml:space="preserve">For consistency and comparability, the same list </w:t>
      </w:r>
      <w:r w:rsidR="0039382D">
        <w:t>was used in the search strategy</w:t>
      </w:r>
      <w:r w:rsidR="00DE6CDA">
        <w:t xml:space="preserve"> for this review</w:t>
      </w:r>
      <w:r w:rsidR="0039382D">
        <w:t xml:space="preserve">. </w:t>
      </w:r>
      <w:r w:rsidR="0077164E">
        <w:t xml:space="preserve"> </w:t>
      </w:r>
      <w:r w:rsidR="0039382D">
        <w:t>A</w:t>
      </w:r>
      <w:r w:rsidR="00EB1A92">
        <w:t xml:space="preserve"> comprehensive search from January 2000 to April 2018 </w:t>
      </w:r>
      <w:r w:rsidR="00296C5B">
        <w:t>in</w:t>
      </w:r>
      <w:r w:rsidR="00EB1A92">
        <w:t xml:space="preserve"> 1</w:t>
      </w:r>
      <w:r w:rsidR="002228EE">
        <w:t>0</w:t>
      </w:r>
      <w:r w:rsidR="00EB1A92">
        <w:t xml:space="preserve"> electronic </w:t>
      </w:r>
      <w:r w:rsidR="0069491E">
        <w:t xml:space="preserve">scientific </w:t>
      </w:r>
      <w:r w:rsidR="00EB1A92">
        <w:t xml:space="preserve">databases </w:t>
      </w:r>
      <w:r w:rsidR="002228EE">
        <w:t>and a</w:t>
      </w:r>
      <w:r w:rsidR="00D65006">
        <w:t>n online</w:t>
      </w:r>
      <w:r w:rsidR="002228EE">
        <w:t xml:space="preserve"> military </w:t>
      </w:r>
      <w:r w:rsidR="0069491E">
        <w:t xml:space="preserve">health </w:t>
      </w:r>
      <w:r w:rsidR="002228EE">
        <w:t xml:space="preserve">journal </w:t>
      </w:r>
      <w:r w:rsidR="00D65006">
        <w:t xml:space="preserve">was conducted and was supplemented by a web search </w:t>
      </w:r>
      <w:r w:rsidR="00EB1A92">
        <w:t xml:space="preserve">to identify published </w:t>
      </w:r>
      <w:proofErr w:type="gramStart"/>
      <w:r w:rsidR="00EB1A92">
        <w:t xml:space="preserve">studies </w:t>
      </w:r>
      <w:r w:rsidR="00D65006">
        <w:t xml:space="preserve"> and</w:t>
      </w:r>
      <w:proofErr w:type="gramEnd"/>
      <w:r w:rsidR="00EB1A92">
        <w:t xml:space="preserve"> any relevant </w:t>
      </w:r>
      <w:r w:rsidR="004F208A">
        <w:t xml:space="preserve">publicly available </w:t>
      </w:r>
      <w:r w:rsidR="00EB1A92">
        <w:t xml:space="preserve">reports. </w:t>
      </w:r>
      <w:r w:rsidR="0077164E">
        <w:t xml:space="preserve"> </w:t>
      </w:r>
      <w:r w:rsidR="004F208A">
        <w:t>T</w:t>
      </w:r>
      <w:r w:rsidR="00486A0D">
        <w:t xml:space="preserve">his review focused on </w:t>
      </w:r>
      <w:r w:rsidR="00AC6310">
        <w:t xml:space="preserve">potential </w:t>
      </w:r>
      <w:r w:rsidR="00486A0D">
        <w:t xml:space="preserve">exposure to </w:t>
      </w:r>
      <w:r>
        <w:t xml:space="preserve">jet </w:t>
      </w:r>
      <w:r w:rsidR="00486A0D">
        <w:t>fuel</w:t>
      </w:r>
      <w:r w:rsidR="00AC6310">
        <w:t xml:space="preserve"> as a whole</w:t>
      </w:r>
      <w:r w:rsidR="00486A0D">
        <w:t xml:space="preserve">, </w:t>
      </w:r>
      <w:r w:rsidR="00AC6310">
        <w:t>so s</w:t>
      </w:r>
      <w:r w:rsidR="00486A0D">
        <w:t xml:space="preserve">tudies that </w:t>
      </w:r>
      <w:r w:rsidR="002228EE">
        <w:t xml:space="preserve">only </w:t>
      </w:r>
      <w:r w:rsidR="00486A0D">
        <w:t xml:space="preserve">reported outcomes </w:t>
      </w:r>
      <w:r w:rsidR="00774499">
        <w:t xml:space="preserve">in relation to </w:t>
      </w:r>
      <w:r w:rsidR="00486A0D">
        <w:t xml:space="preserve">exposure to </w:t>
      </w:r>
      <w:r w:rsidR="00AC6310">
        <w:t>individual constituents (e.g. benzene) were</w:t>
      </w:r>
      <w:r w:rsidR="00486A0D">
        <w:t xml:space="preserve"> not included.</w:t>
      </w:r>
    </w:p>
    <w:p w14:paraId="1C655C48" w14:textId="77777777" w:rsidR="00C457EB" w:rsidRDefault="00C457EB" w:rsidP="009430F0">
      <w:pPr>
        <w:jc w:val="both"/>
      </w:pPr>
    </w:p>
    <w:p w14:paraId="4E5F2CE7" w14:textId="77777777" w:rsidR="00A52E86" w:rsidRDefault="00A52E86" w:rsidP="00A52E86">
      <w:pPr>
        <w:pStyle w:val="Heading1"/>
      </w:pPr>
      <w:r>
        <w:t>Results</w:t>
      </w:r>
    </w:p>
    <w:p w14:paraId="6EB57906" w14:textId="2F3BEC6F" w:rsidR="00B47A95" w:rsidRDefault="00AA27E4" w:rsidP="008A1E04">
      <w:pPr>
        <w:jc w:val="both"/>
      </w:pPr>
      <w:r>
        <w:t>A comprehensive search in 1</w:t>
      </w:r>
      <w:r w:rsidR="00280D91">
        <w:t>0</w:t>
      </w:r>
      <w:r>
        <w:t xml:space="preserve"> electronic databases </w:t>
      </w:r>
      <w:r w:rsidR="00280D91">
        <w:t xml:space="preserve">and an online military health journal </w:t>
      </w:r>
      <w:r>
        <w:t xml:space="preserve">generated 2025 records. </w:t>
      </w:r>
      <w:r w:rsidR="0077164E">
        <w:t xml:space="preserve"> </w:t>
      </w:r>
      <w:r>
        <w:t>A</w:t>
      </w:r>
      <w:r w:rsidR="00333956">
        <w:t>n a</w:t>
      </w:r>
      <w:r>
        <w:t xml:space="preserve">dditional 53 records were identified from reference list checks and website searches. </w:t>
      </w:r>
      <w:r w:rsidR="0077164E">
        <w:t xml:space="preserve"> </w:t>
      </w:r>
      <w:r>
        <w:t xml:space="preserve">The titles and abstracts of these records were </w:t>
      </w:r>
      <w:r w:rsidR="00333956">
        <w:t xml:space="preserve">then </w:t>
      </w:r>
      <w:r>
        <w:t xml:space="preserve">screened to identify potentially relevant studies. </w:t>
      </w:r>
      <w:r w:rsidR="0077164E">
        <w:t xml:space="preserve"> </w:t>
      </w:r>
      <w:r>
        <w:t xml:space="preserve">Full texts of 113 studies were assessed for eligibility for inclusion. </w:t>
      </w:r>
      <w:r w:rsidR="0077164E">
        <w:t xml:space="preserve"> </w:t>
      </w:r>
      <w:r w:rsidR="008E356D">
        <w:t>Five primary studies</w:t>
      </w:r>
      <w:r w:rsidR="007F6C6F">
        <w:fldChar w:fldCharType="begin">
          <w:fldData xml:space="preserve">PEVuZE5vdGU+PENpdGU+PEF1dGhvcj5Ccm93bjwvQXV0aG9yPjxZZWFyPjIwMDk8L1llYXI+PFJl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</w:fldData>
        </w:fldChar>
      </w:r>
      <w:r w:rsidR="006E3791">
        <w:instrText xml:space="preserve"> ADDIN EN.CITE </w:instrText>
      </w:r>
      <w:r w:rsidR="006E3791">
        <w:fldChar w:fldCharType="begin">
          <w:fldData xml:space="preserve">PEVuZE5vdGU+PENpdGU+PEF1dGhvcj5Ccm93bjwvQXV0aG9yPjxZZWFyPjIwMDk8L1llYXI+PFJl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</w:fldData>
        </w:fldChar>
      </w:r>
      <w:r w:rsidR="006E3791">
        <w:instrText xml:space="preserve"> ADDIN EN.CITE.DATA </w:instrText>
      </w:r>
      <w:r w:rsidR="006E3791">
        <w:fldChar w:fldCharType="end"/>
      </w:r>
      <w:r w:rsidR="007F6C6F">
        <w:fldChar w:fldCharType="separate"/>
      </w:r>
      <w:r w:rsidR="006E3791" w:rsidRPr="006E3791">
        <w:rPr>
          <w:noProof/>
          <w:vertAlign w:val="superscript"/>
        </w:rPr>
        <w:t>2-6</w:t>
      </w:r>
      <w:r w:rsidR="007F6C6F">
        <w:fldChar w:fldCharType="end"/>
      </w:r>
      <w:r w:rsidR="008E356D">
        <w:t xml:space="preserve"> and three reports</w:t>
      </w:r>
      <w:r w:rsidR="007F6C6F">
        <w:fldChar w:fldCharType="begin">
          <w:fldData xml:space="preserve">PEVuZE5vdGU+PENpdGU+PEF1dGhvcj5BVFNEUjwvQXV0aG9yPjxZZWFyPjIwMTc8L1llYXI+PFJl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</w:fldData>
        </w:fldChar>
      </w:r>
      <w:r w:rsidR="00E66E97">
        <w:instrText xml:space="preserve"> ADDIN EN.CITE </w:instrText>
      </w:r>
      <w:r w:rsidR="00E66E97">
        <w:fldChar w:fldCharType="begin">
          <w:fldData xml:space="preserve">PEVuZE5vdGU+PENpdGU+PEF1dGhvcj5BVFNEUjwvQXV0aG9yPjxZZWFyPjIwMTc8L1llYXI+PFJl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</w:fldData>
        </w:fldChar>
      </w:r>
      <w:r w:rsidR="00E66E97">
        <w:instrText xml:space="preserve"> ADDIN EN.CITE.DATA </w:instrText>
      </w:r>
      <w:r w:rsidR="00E66E97">
        <w:fldChar w:fldCharType="end"/>
      </w:r>
      <w:r w:rsidR="007F6C6F">
        <w:fldChar w:fldCharType="separate"/>
      </w:r>
      <w:r w:rsidR="006E3791" w:rsidRPr="006E3791">
        <w:rPr>
          <w:noProof/>
          <w:vertAlign w:val="superscript"/>
        </w:rPr>
        <w:t>7-9</w:t>
      </w:r>
      <w:r w:rsidR="007F6C6F">
        <w:fldChar w:fldCharType="end"/>
      </w:r>
      <w:r w:rsidR="008E356D">
        <w:t xml:space="preserve"> </w:t>
      </w:r>
      <w:r w:rsidR="00724EFD">
        <w:t xml:space="preserve">that reported exposure to fuels and reproductive and sexual outcomes </w:t>
      </w:r>
      <w:r w:rsidR="00AC6310">
        <w:t xml:space="preserve">in men </w:t>
      </w:r>
      <w:r w:rsidR="008E356D">
        <w:t>were identified</w:t>
      </w:r>
      <w:r w:rsidR="00724EFD">
        <w:t xml:space="preserve">. </w:t>
      </w:r>
      <w:r w:rsidR="0077164E">
        <w:t xml:space="preserve"> </w:t>
      </w:r>
      <w:r w:rsidR="00724EFD">
        <w:t>Two primary studies</w:t>
      </w:r>
      <w:r w:rsidR="007F6C6F">
        <w:fldChar w:fldCharType="begin">
          <w:fldData xml:space="preserve">PEVuZE5vdGU+PENpdGU+PEF1dGhvcj5Ccm93bjwvQXV0aG9yPjxZZWFyPjIwMDk8L1llYXI+PFJl
Y051bT4yNzwvUmVjTnVtPjxEaXNwbGF5VGV4dD48c3R5bGUgZmFjZT0ic3VwZXJzY3JpcHQiPjIs
IDM8L3N0eWxlPjwvRGlzcGxheVRleHQ+PHJlY29yZD48cmVjLW51bWJlcj4yNzwvcmVjLW51bWJl
cj48Zm9yZWlnbi1rZXlzPjxrZXkgYXBwPSJFTiIgZGItaWQ9IndlcmRyZWU1dnZwcHpzZXQwNWFw
ZmFkdnZlOWRyOXg1c3c1ZiIgdGltZXN0YW1wPSIxNTI3NDc2OTA3Ij4yNz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ogU2V4IE1lZDwvZnVsbC10aXRsZT48L3BlcmlvZGljYWw+PHBhZ2VzPjE1NjktMTU3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</w:fldData>
        </w:fldChar>
      </w:r>
      <w:r w:rsidR="006E3791">
        <w:instrText xml:space="preserve"> ADDIN EN.CITE </w:instrText>
      </w:r>
      <w:r w:rsidR="006E3791">
        <w:fldChar w:fldCharType="begin">
          <w:fldData xml:space="preserve">PEVuZE5vdGU+PENpdGU+PEF1dGhvcj5Ccm93bjwvQXV0aG9yPjxZZWFyPjIwMDk8L1llYXI+PFJl
Y051bT4yNzwvUmVjTnVtPjxEaXNwbGF5VGV4dD48c3R5bGUgZmFjZT0ic3VwZXJzY3JpcHQiPjIs
IDM8L3N0eWxlPjwvRGlzcGxheVRleHQ+PHJlY29yZD48cmVjLW51bWJlcj4yNzwvcmVjLW51bWJl
cj48Zm9yZWlnbi1rZXlzPjxrZXkgYXBwPSJFTiIgZGItaWQ9IndlcmRyZWU1dnZwcHpzZXQwNWFw
ZmFkdnZlOWRyOXg1c3c1ZiIgdGltZXN0YW1wPSIxNTI3NDc2OTA3Ij4yNz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ogU2V4IE1lZDwvZnVsbC10aXRsZT48L3BlcmlvZGljYWw+PHBhZ2VzPjE1NjktMTU3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</w:fldData>
        </w:fldChar>
      </w:r>
      <w:r w:rsidR="006E3791">
        <w:instrText xml:space="preserve"> ADDIN EN.CITE.DATA </w:instrText>
      </w:r>
      <w:r w:rsidR="006E3791">
        <w:fldChar w:fldCharType="end"/>
      </w:r>
      <w:r w:rsidR="007F6C6F">
        <w:fldChar w:fldCharType="separate"/>
      </w:r>
      <w:r w:rsidR="006E3791" w:rsidRPr="006E3791">
        <w:rPr>
          <w:noProof/>
          <w:vertAlign w:val="superscript"/>
        </w:rPr>
        <w:t>2, 3</w:t>
      </w:r>
      <w:r w:rsidR="007F6C6F">
        <w:fldChar w:fldCharType="end"/>
      </w:r>
      <w:r w:rsidR="00724EFD">
        <w:t xml:space="preserve"> were </w:t>
      </w:r>
      <w:r w:rsidR="00AC6310">
        <w:t>based on the</w:t>
      </w:r>
      <w:r w:rsidR="00724EFD">
        <w:t xml:space="preserve"> Australian SHOAMP study</w:t>
      </w:r>
      <w:r w:rsidR="007F6C6F">
        <w:fldChar w:fldCharType="begin"/>
      </w:r>
      <w:r w:rsidR="008A1E04">
        <w:instrText xml:space="preserve"> ADDIN EN.CITE &lt;EndNote&gt;&lt;Cite&gt;&lt;Author&gt;DVA&lt;/Author&gt;&lt;Year&gt;2014&lt;/Year&gt;&lt;RecNum&gt;10&lt;/RecNum&gt;&lt;DisplayText&gt;&lt;style face="superscript"&gt;13&lt;/style&gt;&lt;/DisplayText&gt;&lt;record&gt;&lt;rec-number&gt;10&lt;/rec-number&gt;&lt;foreign-keys&gt;&lt;key app="EN" db-id="werdree5vvppzset05apfadvve9dr9x5sw5f" timestamp="1527061844"&gt;10&lt;/key&gt;&lt;/foreign-keys&gt;&lt;ref-type name="Report"&gt;27&lt;/ref-type&gt;&lt;contributors&gt;&lt;authors&gt;&lt;author&gt;Department of Veterans&amp;apos; Affairs (DVA),&lt;/author&gt;&lt;/authors&gt;&lt;/contributors&gt;&lt;titles&gt;&lt;title&gt; F-111 fuel tank maintenance &amp;gt; Inquiries and studies &amp;gt; The SHOAMP&lt;/title&gt;&lt;/titles&gt;&lt;dates&gt;&lt;year&gt;2014&lt;/year&gt;&lt;/dates&gt;&lt;publisher&gt;Department of Veterans&amp;apos; Affairs&lt;/publisher&gt;&lt;urls&gt;&lt;related-urls&gt;&lt;url&gt;https://www.dva.gov.au/benefits-and-payments/f-111-fuel-tank-maintenance/inquiries-and-studies/studies&lt;/url&gt;&lt;/related-urls&gt;&lt;/urls&gt;&lt;custom1&gt;2018&lt;/custom1&gt;&lt;custom2&gt;/22/04&lt;/custom2&gt;&lt;access-date&gt;22/04/2018&lt;/access-date&gt;&lt;/record&gt;&lt;/Cite&gt;&lt;/EndNote&gt;</w:instrText>
      </w:r>
      <w:r w:rsidR="007F6C6F">
        <w:fldChar w:fldCharType="separate"/>
      </w:r>
      <w:r w:rsidR="00E06563" w:rsidRPr="00E06563">
        <w:rPr>
          <w:noProof/>
          <w:vertAlign w:val="superscript"/>
        </w:rPr>
        <w:t>13</w:t>
      </w:r>
      <w:r w:rsidR="007F6C6F">
        <w:fldChar w:fldCharType="end"/>
      </w:r>
      <w:r w:rsidR="00724EFD">
        <w:t xml:space="preserve"> and </w:t>
      </w:r>
      <w:r w:rsidR="0077164E">
        <w:t>three</w:t>
      </w:r>
      <w:r w:rsidR="00724EFD">
        <w:t xml:space="preserve"> were from the USA.</w:t>
      </w:r>
      <w:r w:rsidR="008A1E04">
        <w:fldChar w:fldCharType="begin">
          <w:fldData xml:space="preserve">PEVuZE5vdGU+PENpdGU+PEF1dGhvcj5EZXNyb3NpZXJzPC9BdXRob3I+PFllYXI+MjAxMjwvWWVh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</w:fldData>
        </w:fldChar>
      </w:r>
      <w:r w:rsidR="008A1E04">
        <w:instrText xml:space="preserve"> ADDIN EN.CITE </w:instrText>
      </w:r>
      <w:r w:rsidR="008A1E04">
        <w:fldChar w:fldCharType="begin">
          <w:fldData xml:space="preserve">PEVuZE5vdGU+PENpdGU+PEF1dGhvcj5EZXNyb3NpZXJzPC9BdXRob3I+PFllYXI+MjAxMjwvWWVh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</w:fldData>
        </w:fldChar>
      </w:r>
      <w:r w:rsidR="008A1E04">
        <w:instrText xml:space="preserve"> ADDIN EN.CITE.DATA </w:instrText>
      </w:r>
      <w:r w:rsidR="008A1E04">
        <w:fldChar w:fldCharType="end"/>
      </w:r>
      <w:r w:rsidR="008A1E04">
        <w:fldChar w:fldCharType="separate"/>
      </w:r>
      <w:r w:rsidR="008A1E04" w:rsidRPr="008A1E04">
        <w:rPr>
          <w:noProof/>
          <w:vertAlign w:val="superscript"/>
        </w:rPr>
        <w:t>4-6</w:t>
      </w:r>
      <w:r w:rsidR="008A1E04">
        <w:fldChar w:fldCharType="end"/>
      </w:r>
      <w:r w:rsidR="00724EFD">
        <w:t xml:space="preserve"> </w:t>
      </w:r>
      <w:r w:rsidR="0077164E">
        <w:t xml:space="preserve"> Each of the </w:t>
      </w:r>
      <w:r w:rsidR="00724EFD">
        <w:t xml:space="preserve">five </w:t>
      </w:r>
      <w:r w:rsidR="007F6C6F">
        <w:t xml:space="preserve">primary </w:t>
      </w:r>
      <w:r w:rsidR="00724EFD">
        <w:t xml:space="preserve">studies </w:t>
      </w:r>
      <w:r w:rsidR="00724EFD">
        <w:lastRenderedPageBreak/>
        <w:t xml:space="preserve">reported </w:t>
      </w:r>
      <w:r w:rsidR="00333956">
        <w:t xml:space="preserve">on </w:t>
      </w:r>
      <w:r w:rsidR="00724EFD">
        <w:t>different outcomes: male sexual function,</w:t>
      </w:r>
      <w:r w:rsidR="007F6C6F">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 </w:instrText>
      </w:r>
      <w:r w:rsidR="006E3791">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DATA </w:instrText>
      </w:r>
      <w:r w:rsidR="006E3791">
        <w:fldChar w:fldCharType="end"/>
      </w:r>
      <w:r w:rsidR="007F6C6F">
        <w:fldChar w:fldCharType="separate"/>
      </w:r>
      <w:r w:rsidR="006E3791" w:rsidRPr="006E3791">
        <w:rPr>
          <w:noProof/>
          <w:vertAlign w:val="superscript"/>
        </w:rPr>
        <w:t>3</w:t>
      </w:r>
      <w:r w:rsidR="007F6C6F">
        <w:fldChar w:fldCharType="end"/>
      </w:r>
      <w:r w:rsidR="00724EFD">
        <w:t xml:space="preserve"> semen profile,</w:t>
      </w:r>
      <w:r w:rsidR="007F6C6F">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6E3791">
        <w:instrText xml:space="preserve"> ADDIN EN.CITE </w:instrText>
      </w:r>
      <w:r w:rsidR="006E3791">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6E3791">
        <w:instrText xml:space="preserve"> ADDIN EN.CITE.DATA </w:instrText>
      </w:r>
      <w:r w:rsidR="006E3791">
        <w:fldChar w:fldCharType="end"/>
      </w:r>
      <w:r w:rsidR="007F6C6F">
        <w:fldChar w:fldCharType="separate"/>
      </w:r>
      <w:r w:rsidR="006E3791" w:rsidRPr="006E3791">
        <w:rPr>
          <w:noProof/>
          <w:vertAlign w:val="superscript"/>
        </w:rPr>
        <w:t>4</w:t>
      </w:r>
      <w:r w:rsidR="007F6C6F">
        <w:fldChar w:fldCharType="end"/>
      </w:r>
      <w:r w:rsidR="00724EFD">
        <w:t xml:space="preserve"> pregnancy outcomes in partners,</w:t>
      </w:r>
      <w:r w:rsidR="007F6C6F">
        <w:fldChar w:fldCharType="begin"/>
      </w:r>
      <w:r w:rsidR="006E3791">
        <w:instrText xml:space="preserve"> ADDIN EN.CITE &lt;EndNote&gt;&lt;Cite&gt;&lt;Author&gt;D&amp;apos;Este&lt;/Author&gt;&lt;Year&gt;2004&lt;/Year&gt;&lt;RecNum&gt;11&lt;/RecNum&gt;&lt;DisplayText&gt;&lt;style face="superscript"&gt;2&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7F6C6F">
        <w:fldChar w:fldCharType="separate"/>
      </w:r>
      <w:r w:rsidR="006E3791" w:rsidRPr="006E3791">
        <w:rPr>
          <w:noProof/>
          <w:vertAlign w:val="superscript"/>
        </w:rPr>
        <w:t>2</w:t>
      </w:r>
      <w:r w:rsidR="007F6C6F">
        <w:fldChar w:fldCharType="end"/>
      </w:r>
      <w:r w:rsidR="00724EFD">
        <w:t xml:space="preserve"> reproductive horm</w:t>
      </w:r>
      <w:r w:rsidR="00E875DC">
        <w:t>on</w:t>
      </w:r>
      <w:r w:rsidR="00724EFD">
        <w:t>e assays</w:t>
      </w:r>
      <w:r w:rsidR="007F6C6F">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 </w:instrText>
      </w:r>
      <w:r w:rsidR="006E3791">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DATA </w:instrText>
      </w:r>
      <w:r w:rsidR="006E3791">
        <w:fldChar w:fldCharType="end"/>
      </w:r>
      <w:r w:rsidR="007F6C6F">
        <w:fldChar w:fldCharType="separate"/>
      </w:r>
      <w:r w:rsidR="006E3791" w:rsidRPr="006E3791">
        <w:rPr>
          <w:noProof/>
          <w:vertAlign w:val="superscript"/>
        </w:rPr>
        <w:t>5</w:t>
      </w:r>
      <w:r w:rsidR="007F6C6F">
        <w:fldChar w:fldCharType="end"/>
      </w:r>
      <w:r w:rsidR="00724EFD">
        <w:t xml:space="preserve"> and </w:t>
      </w:r>
      <w:r w:rsidR="00E875DC">
        <w:t>incidence of birth defects.</w:t>
      </w:r>
      <w:r w:rsidR="007F6C6F">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 </w:instrText>
      </w:r>
      <w:r w:rsidR="006E3791">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DATA </w:instrText>
      </w:r>
      <w:r w:rsidR="006E3791">
        <w:fldChar w:fldCharType="end"/>
      </w:r>
      <w:r w:rsidR="007F6C6F">
        <w:fldChar w:fldCharType="separate"/>
      </w:r>
      <w:r w:rsidR="006E3791" w:rsidRPr="006E3791">
        <w:rPr>
          <w:noProof/>
          <w:vertAlign w:val="superscript"/>
        </w:rPr>
        <w:t>6</w:t>
      </w:r>
      <w:r w:rsidR="007F6C6F">
        <w:fldChar w:fldCharType="end"/>
      </w:r>
      <w:r w:rsidR="00E875DC">
        <w:t xml:space="preserve"> </w:t>
      </w:r>
    </w:p>
    <w:p w14:paraId="456B66EF" w14:textId="230D3FE7" w:rsidR="00333956" w:rsidRPr="005E7A0B" w:rsidRDefault="00C523A4" w:rsidP="008A1E04">
      <w:pPr>
        <w:jc w:val="both"/>
      </w:pPr>
      <w:r>
        <w:t xml:space="preserve">A greater proportion of </w:t>
      </w:r>
      <w:r w:rsidR="0075642B">
        <w:t xml:space="preserve">workers </w:t>
      </w:r>
      <w:r w:rsidR="007C51FB">
        <w:t>who took part in</w:t>
      </w:r>
      <w:r w:rsidR="0075642B">
        <w:t xml:space="preserve"> </w:t>
      </w:r>
      <w:r w:rsidR="00333956">
        <w:t xml:space="preserve">the </w:t>
      </w:r>
      <w:r w:rsidR="00802B4D">
        <w:rPr>
          <w:rFonts w:cs="Arial"/>
        </w:rPr>
        <w:t xml:space="preserve">Royal Australian Air Force (RAAF) </w:t>
      </w:r>
      <w:proofErr w:type="spellStart"/>
      <w:r w:rsidR="00802B4D">
        <w:rPr>
          <w:rFonts w:cs="Arial"/>
        </w:rPr>
        <w:t>Deseal</w:t>
      </w:r>
      <w:proofErr w:type="spellEnd"/>
      <w:r w:rsidR="00802B4D">
        <w:rPr>
          <w:rFonts w:cs="Arial"/>
        </w:rPr>
        <w:t>/Reseal (</w:t>
      </w:r>
      <w:r w:rsidR="0075642B">
        <w:t>DSRS</w:t>
      </w:r>
      <w:r w:rsidR="00802B4D">
        <w:t>)</w:t>
      </w:r>
      <w:r w:rsidR="0075642B">
        <w:t xml:space="preserve"> program </w:t>
      </w:r>
      <w:r w:rsidR="009D3DF2">
        <w:t>self-</w:t>
      </w:r>
      <w:r>
        <w:t xml:space="preserve">reported erectile dysfunction, loss of interest in sex and problems with sexual functioning </w:t>
      </w:r>
      <w:r w:rsidR="0075642B">
        <w:t>compared to workers</w:t>
      </w:r>
      <w:r w:rsidR="00333956">
        <w:t xml:space="preserve"> who did</w:t>
      </w:r>
      <w:r w:rsidR="0075642B">
        <w:t xml:space="preserve"> not participate in DSRS activities</w:t>
      </w:r>
      <w:r w:rsidR="007F6C6F">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 </w:instrText>
      </w:r>
      <w:r w:rsidR="006E3791">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DATA </w:instrText>
      </w:r>
      <w:r w:rsidR="006E3791">
        <w:fldChar w:fldCharType="end"/>
      </w:r>
      <w:r w:rsidR="007F6C6F">
        <w:fldChar w:fldCharType="separate"/>
      </w:r>
      <w:r w:rsidR="006E3791" w:rsidRPr="006E3791">
        <w:rPr>
          <w:noProof/>
          <w:vertAlign w:val="superscript"/>
        </w:rPr>
        <w:t>3</w:t>
      </w:r>
      <w:r w:rsidR="007F6C6F">
        <w:fldChar w:fldCharType="end"/>
      </w:r>
      <w:r w:rsidR="007C51FB">
        <w:t xml:space="preserve">  </w:t>
      </w:r>
      <w:r w:rsidR="00333956" w:rsidRPr="00280D91">
        <w:t xml:space="preserve">However, </w:t>
      </w:r>
      <w:r w:rsidR="00774499" w:rsidRPr="00280D91">
        <w:t xml:space="preserve">there was </w:t>
      </w:r>
      <w:r w:rsidR="00B47A95" w:rsidRPr="00280D91">
        <w:t xml:space="preserve">no </w:t>
      </w:r>
      <w:r w:rsidR="00774499" w:rsidRPr="00280D91">
        <w:t xml:space="preserve">statistically </w:t>
      </w:r>
      <w:r w:rsidR="002228EE" w:rsidRPr="00C96ED1">
        <w:t xml:space="preserve">significant </w:t>
      </w:r>
      <w:r w:rsidR="0075642B" w:rsidRPr="00C96ED1">
        <w:t>evidence o</w:t>
      </w:r>
      <w:r w:rsidR="00774499" w:rsidRPr="00C96ED1">
        <w:t>f</w:t>
      </w:r>
      <w:r w:rsidR="0075642B" w:rsidRPr="00C96ED1">
        <w:t xml:space="preserve"> </w:t>
      </w:r>
      <w:r w:rsidR="00B47A95" w:rsidRPr="00C96ED1">
        <w:t xml:space="preserve">adverse </w:t>
      </w:r>
      <w:r w:rsidR="0075642B" w:rsidRPr="005E7A0B">
        <w:t xml:space="preserve">effects on pregnancy outcomes and </w:t>
      </w:r>
      <w:r w:rsidR="006B76CF">
        <w:t xml:space="preserve">reported difficulties getting pregnant or seeing a fertility specialist </w:t>
      </w:r>
      <w:r w:rsidR="00B47A95" w:rsidRPr="005E7A0B">
        <w:t xml:space="preserve">reported </w:t>
      </w:r>
      <w:r w:rsidR="0075642B" w:rsidRPr="005E7A0B">
        <w:t xml:space="preserve">in </w:t>
      </w:r>
      <w:r w:rsidR="007C51FB" w:rsidRPr="005E7A0B">
        <w:t xml:space="preserve">female partners of </w:t>
      </w:r>
      <w:r w:rsidR="0075642B" w:rsidRPr="005E7A0B">
        <w:t>male DSRS workers</w:t>
      </w:r>
      <w:r w:rsidR="00774499" w:rsidRPr="005E7A0B">
        <w:t xml:space="preserve"> compared to </w:t>
      </w:r>
      <w:r w:rsidR="006B76CF">
        <w:t xml:space="preserve">those of </w:t>
      </w:r>
      <w:r w:rsidR="00774499" w:rsidRPr="005E7A0B">
        <w:t>workers who did not participate in DSRS activities</w:t>
      </w:r>
      <w:r w:rsidR="0075642B" w:rsidRPr="005E7A0B">
        <w:t>.</w:t>
      </w:r>
      <w:r w:rsidR="007F6C6F" w:rsidRPr="00280D91">
        <w:fldChar w:fldCharType="begin"/>
      </w:r>
      <w:r w:rsidR="006E3791">
        <w:instrText xml:space="preserve"> ADDIN EN.CITE &lt;EndNote&gt;&lt;Cite&gt;&lt;Author&gt;D&amp;apos;Este&lt;/Author&gt;&lt;Year&gt;2004&lt;/Year&gt;&lt;RecNum&gt;11&lt;/RecNum&gt;&lt;DisplayText&gt;&lt;style face="superscript"&gt;2&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7F6C6F" w:rsidRPr="00280D91">
        <w:fldChar w:fldCharType="separate"/>
      </w:r>
      <w:r w:rsidR="006E3791" w:rsidRPr="006E3791">
        <w:rPr>
          <w:noProof/>
          <w:vertAlign w:val="superscript"/>
        </w:rPr>
        <w:t>2</w:t>
      </w:r>
      <w:r w:rsidR="007F6C6F" w:rsidRPr="00280D91">
        <w:fldChar w:fldCharType="end"/>
      </w:r>
      <w:r w:rsidR="0075642B" w:rsidRPr="00280D91">
        <w:t xml:space="preserve"> </w:t>
      </w:r>
      <w:r w:rsidR="007C51FB" w:rsidRPr="00280D91">
        <w:t xml:space="preserve"> </w:t>
      </w:r>
      <w:r w:rsidR="00A73697" w:rsidRPr="00280D91">
        <w:t xml:space="preserve">The </w:t>
      </w:r>
      <w:r w:rsidR="00802B4D" w:rsidRPr="00280D91">
        <w:t>Study of Health Outcomes in Aircraft Maintenance Personnel (</w:t>
      </w:r>
      <w:r w:rsidR="00A73697" w:rsidRPr="00280D91">
        <w:t>SHOAMP</w:t>
      </w:r>
      <w:r w:rsidR="00802B4D" w:rsidRPr="00280D91">
        <w:t>)</w:t>
      </w:r>
      <w:r w:rsidR="00A73697" w:rsidRPr="00280D91">
        <w:fldChar w:fldCharType="begin"/>
      </w:r>
      <w:r w:rsidR="008A1E04">
        <w:instrText xml:space="preserve"> ADDIN EN.CITE &lt;EndNote&gt;&lt;Cite&gt;&lt;Author&gt;DVA&lt;/Author&gt;&lt;Year&gt;2014&lt;/Year&gt;&lt;RecNum&gt;10&lt;/RecNum&gt;&lt;DisplayText&gt;&lt;style face="superscript"&gt;13&lt;/style&gt;&lt;/DisplayText&gt;&lt;record&gt;&lt;rec-number&gt;10&lt;/rec-number&gt;&lt;foreign-keys&gt;&lt;key app="EN" db-id="werdree5vvppzset05apfadvve9dr9x5sw5f" timestamp="1527061844"&gt;10&lt;/key&gt;&lt;/foreign-keys&gt;&lt;ref-type name="Report"&gt;27&lt;/ref-type&gt;&lt;contributors&gt;&lt;authors&gt;&lt;author&gt;Department of Veterans&amp;apos; Affairs (DVA),&lt;/author&gt;&lt;/authors&gt;&lt;/contributors&gt;&lt;titles&gt;&lt;title&gt; F-111 fuel tank maintenance &amp;gt; Inquiries and studies &amp;gt; The SHOAMP&lt;/title&gt;&lt;/titles&gt;&lt;dates&gt;&lt;year&gt;2014&lt;/year&gt;&lt;/dates&gt;&lt;publisher&gt;Department of Veterans&amp;apos; Affairs&lt;/publisher&gt;&lt;urls&gt;&lt;related-urls&gt;&lt;url&gt;https://www.dva.gov.au/benefits-and-payments/f-111-fuel-tank-maintenance/inquiries-and-studies/studies&lt;/url&gt;&lt;/related-urls&gt;&lt;/urls&gt;&lt;custom1&gt;2018&lt;/custom1&gt;&lt;custom2&gt;/22/04&lt;/custom2&gt;&lt;access-date&gt;22/04/2018&lt;/access-date&gt;&lt;/record&gt;&lt;/Cite&gt;&lt;/EndNote&gt;</w:instrText>
      </w:r>
      <w:r w:rsidR="00A73697" w:rsidRPr="00280D91">
        <w:fldChar w:fldCharType="separate"/>
      </w:r>
      <w:r w:rsidR="00E06563" w:rsidRPr="00E06563">
        <w:rPr>
          <w:noProof/>
          <w:vertAlign w:val="superscript"/>
        </w:rPr>
        <w:t>13</w:t>
      </w:r>
      <w:r w:rsidR="00A73697" w:rsidRPr="00280D91">
        <w:fldChar w:fldCharType="end"/>
      </w:r>
      <w:r w:rsidR="00A73697" w:rsidRPr="00280D91">
        <w:t xml:space="preserve"> on which </w:t>
      </w:r>
      <w:r w:rsidR="0075642B" w:rsidRPr="00280D91">
        <w:t>both studies</w:t>
      </w:r>
      <w:r w:rsidR="00A73697" w:rsidRPr="00280D91">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 </w:instrText>
      </w:r>
      <w:r w:rsidR="006E3791">
        <w:fldChar w:fldCharType="begin">
          <w:fldData xml:space="preserve">PEVuZE5vdGU+PENpdGU+PEF1dGhvcj5Ccm93bjwvQXV0aG9yPjxZZWFyPjIwMDk8L1llYXI+PFJl
Y051bT4yNzwvUmVjTnVtPjxEaXNwbGF5VGV4dD48c3R5bGUgZmFjZT0ic3VwZXJzY3JpcHQiPjM8
L3N0eWxlPjwvRGlzcGxheVRleHQ+PHJlY29yZD48cmVjLW51bWJlcj4yNzwvcmVjLW51bWJlcj48
Zm9yZWlnbi1rZXlzPjxrZXkgYXBwPSJFTiIgZGItaWQ9IndlcmRyZWU1dnZwcHpzZXQwNWFwZmFk
dnZlOWRyOXg1c3c1ZiIgdGltZXN0YW1wPSIxNTI3NDc2OTA3Ij4yNz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ogU2V4IE1lZDwvZnVsbC10aXRsZT48L3BlcmlvZGljYWw+PHBhZ2VzPjE1NjktMTU3ODwv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==
</w:fldData>
        </w:fldChar>
      </w:r>
      <w:r w:rsidR="006E3791">
        <w:instrText xml:space="preserve"> ADDIN EN.CITE.DATA </w:instrText>
      </w:r>
      <w:r w:rsidR="006E3791">
        <w:fldChar w:fldCharType="end"/>
      </w:r>
      <w:r w:rsidR="00A73697" w:rsidRPr="00280D91">
        <w:fldChar w:fldCharType="separate"/>
      </w:r>
      <w:r w:rsidR="006E3791" w:rsidRPr="006E3791">
        <w:rPr>
          <w:noProof/>
          <w:vertAlign w:val="superscript"/>
        </w:rPr>
        <w:t>3</w:t>
      </w:r>
      <w:r w:rsidR="00A73697" w:rsidRPr="00280D91">
        <w:fldChar w:fldCharType="end"/>
      </w:r>
      <w:r w:rsidR="007C51FB" w:rsidRPr="006B76CF">
        <w:rPr>
          <w:vertAlign w:val="superscript"/>
        </w:rPr>
        <w:t>,</w:t>
      </w:r>
      <w:r w:rsidR="00A73697" w:rsidRPr="00280D91">
        <w:fldChar w:fldCharType="begin"/>
      </w:r>
      <w:r w:rsidR="006E3791">
        <w:instrText xml:space="preserve"> ADDIN EN.CITE &lt;EndNote&gt;&lt;Cite&gt;&lt;Author&gt;D&amp;apos;Este&lt;/Author&gt;&lt;Year&gt;2004&lt;/Year&gt;&lt;RecNum&gt;11&lt;/RecNum&gt;&lt;DisplayText&gt;&lt;style face="superscript"&gt;2&lt;/style&gt;&lt;/DisplayText&gt;&lt;record&gt;&lt;rec-number&gt;11&lt;/rec-number&gt;&lt;foreign-keys&gt;&lt;key app="EN" db-id="werdree5vvppzset05apfadvve9dr9x5sw5f" timestamp="1527062295"&gt;11&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A73697" w:rsidRPr="00280D91">
        <w:fldChar w:fldCharType="separate"/>
      </w:r>
      <w:r w:rsidR="006E3791" w:rsidRPr="006E3791">
        <w:rPr>
          <w:noProof/>
          <w:vertAlign w:val="superscript"/>
        </w:rPr>
        <w:t>2</w:t>
      </w:r>
      <w:r w:rsidR="00A73697" w:rsidRPr="00280D91">
        <w:fldChar w:fldCharType="end"/>
      </w:r>
      <w:r w:rsidR="00A73697" w:rsidRPr="00280D91">
        <w:t xml:space="preserve"> were based, was </w:t>
      </w:r>
      <w:r w:rsidR="0075642B" w:rsidRPr="00280D91">
        <w:t xml:space="preserve">conducted </w:t>
      </w:r>
      <w:r w:rsidR="00477A81">
        <w:t xml:space="preserve">in 2000-2002, potentially </w:t>
      </w:r>
      <w:r w:rsidR="0075642B" w:rsidRPr="00280D91">
        <w:t>years after the exposure</w:t>
      </w:r>
      <w:r w:rsidR="006B76CF">
        <w:t xml:space="preserve"> </w:t>
      </w:r>
      <w:r w:rsidR="00477A81">
        <w:t xml:space="preserve">period over </w:t>
      </w:r>
      <w:r w:rsidR="006B76CF">
        <w:t>1975-1999</w:t>
      </w:r>
      <w:r w:rsidR="00915D82" w:rsidRPr="00280D91">
        <w:t>.</w:t>
      </w:r>
      <w:r w:rsidR="007C51FB" w:rsidRPr="00280D91">
        <w:t xml:space="preserve"> </w:t>
      </w:r>
      <w:r w:rsidR="00915D82" w:rsidRPr="00280D91">
        <w:t xml:space="preserve"> Therefore, </w:t>
      </w:r>
      <w:r w:rsidR="009D3DF2">
        <w:t xml:space="preserve">assessment of erectile dysfunction based on a self-report, but validated, questionnaire, </w:t>
      </w:r>
      <w:r w:rsidR="0075642B" w:rsidRPr="00280D91">
        <w:t>recall bias</w:t>
      </w:r>
      <w:r w:rsidR="009D3DF2">
        <w:t>,</w:t>
      </w:r>
      <w:r w:rsidR="0075642B" w:rsidRPr="00280D91">
        <w:t xml:space="preserve"> and </w:t>
      </w:r>
      <w:r w:rsidR="00477A81">
        <w:t>the methodological difficulties in establishing and contact</w:t>
      </w:r>
      <w:r w:rsidR="000F480D">
        <w:t>ing</w:t>
      </w:r>
      <w:r w:rsidR="00477A81">
        <w:t xml:space="preserve"> the cohort of DSRS workers and </w:t>
      </w:r>
      <w:r w:rsidR="000F480D">
        <w:t xml:space="preserve">assessing </w:t>
      </w:r>
      <w:r w:rsidR="00477A81">
        <w:t xml:space="preserve">their exposures </w:t>
      </w:r>
      <w:r w:rsidR="00915D82" w:rsidRPr="00280D91">
        <w:t xml:space="preserve">could </w:t>
      </w:r>
      <w:r w:rsidR="00B47A95" w:rsidRPr="00280D91">
        <w:t xml:space="preserve">have </w:t>
      </w:r>
      <w:r w:rsidR="007F6C6F" w:rsidRPr="00280D91">
        <w:t>affect</w:t>
      </w:r>
      <w:r w:rsidR="00B47A95" w:rsidRPr="00280D91">
        <w:t>ed</w:t>
      </w:r>
      <w:r w:rsidR="0075642B" w:rsidRPr="00280D91">
        <w:t xml:space="preserve"> the </w:t>
      </w:r>
      <w:r w:rsidR="007F6C6F" w:rsidRPr="00C96ED1">
        <w:t>findings</w:t>
      </w:r>
      <w:r w:rsidR="0075642B" w:rsidRPr="00C96ED1">
        <w:t xml:space="preserve">. </w:t>
      </w:r>
      <w:r w:rsidR="00686932">
        <w:t xml:space="preserve"> </w:t>
      </w:r>
      <w:r w:rsidR="007C51FB" w:rsidRPr="00C96ED1">
        <w:t xml:space="preserve">In addition, there was exposure to jet fuel but also to other agents including solvents such as </w:t>
      </w:r>
      <w:r w:rsidR="00477A81" w:rsidRPr="00477A81">
        <w:rPr>
          <w:lang w:eastAsia="zh-CN"/>
        </w:rPr>
        <w:t>methyl ethyl ketone</w:t>
      </w:r>
      <w:r w:rsidR="00477A81" w:rsidRPr="00C96ED1">
        <w:t xml:space="preserve"> </w:t>
      </w:r>
      <w:r w:rsidR="00477A81">
        <w:t>(</w:t>
      </w:r>
      <w:r w:rsidR="007C51FB" w:rsidRPr="00C96ED1">
        <w:t>MEK</w:t>
      </w:r>
      <w:r w:rsidR="00477A81">
        <w:t>)</w:t>
      </w:r>
      <w:r w:rsidR="007C51FB" w:rsidRPr="005E7A0B">
        <w:t>.</w:t>
      </w:r>
    </w:p>
    <w:p w14:paraId="05FA2970" w14:textId="251468F2" w:rsidR="007C51FB" w:rsidRDefault="0075642B" w:rsidP="00E06563">
      <w:pPr>
        <w:autoSpaceDE w:val="0"/>
        <w:autoSpaceDN w:val="0"/>
        <w:adjustRightInd w:val="0"/>
        <w:jc w:val="both"/>
      </w:pPr>
      <w:r>
        <w:t xml:space="preserve">A US study did not find any significant adverse effects on semen quality of </w:t>
      </w:r>
      <w:r w:rsidR="00EE000B">
        <w:t xml:space="preserve">military personnel who were </w:t>
      </w:r>
      <w:r w:rsidR="00915D82">
        <w:t xml:space="preserve">exposed to fuels </w:t>
      </w:r>
      <w:r w:rsidR="007F6C6F">
        <w:t xml:space="preserve">compared to </w:t>
      </w:r>
      <w:r w:rsidR="00EE000B">
        <w:t xml:space="preserve">aviation industry </w:t>
      </w:r>
      <w:r w:rsidR="007F6C6F">
        <w:t xml:space="preserve">workers who </w:t>
      </w:r>
      <w:r w:rsidR="00915D82">
        <w:t>were not exposed</w:t>
      </w:r>
      <w:r>
        <w:t>.</w:t>
      </w:r>
      <w:r w:rsidR="00E06563">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E06563">
        <w:instrText xml:space="preserve"> ADDIN EN.CITE </w:instrText>
      </w:r>
      <w:r w:rsidR="00E06563">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E06563">
        <w:instrText xml:space="preserve"> ADDIN EN.CITE.DATA </w:instrText>
      </w:r>
      <w:r w:rsidR="00E06563">
        <w:fldChar w:fldCharType="end"/>
      </w:r>
      <w:r w:rsidR="00E06563">
        <w:fldChar w:fldCharType="separate"/>
      </w:r>
      <w:r w:rsidR="00E06563" w:rsidRPr="00E06563">
        <w:rPr>
          <w:noProof/>
          <w:vertAlign w:val="superscript"/>
        </w:rPr>
        <w:t>4</w:t>
      </w:r>
      <w:r w:rsidR="00E06563">
        <w:fldChar w:fldCharType="end"/>
      </w:r>
      <w:r>
        <w:t xml:space="preserve"> </w:t>
      </w:r>
      <w:r w:rsidR="007C51FB">
        <w:t xml:space="preserve"> </w:t>
      </w:r>
      <w:r w:rsidR="00B47A95">
        <w:t xml:space="preserve">In this study, </w:t>
      </w:r>
      <w:r w:rsidR="000349FE">
        <w:t xml:space="preserve">the </w:t>
      </w:r>
      <w:r w:rsidR="007F6C6F">
        <w:t>participants were exposed to concentrations</w:t>
      </w:r>
      <w:r w:rsidR="003B6A2F">
        <w:t xml:space="preserve"> well</w:t>
      </w:r>
      <w:r w:rsidR="00B47A95">
        <w:t xml:space="preserve"> </w:t>
      </w:r>
      <w:r w:rsidR="003B6A2F">
        <w:t xml:space="preserve">below the </w:t>
      </w:r>
      <w:r w:rsidR="000349FE" w:rsidRPr="008F7B3E">
        <w:rPr>
          <w:rFonts w:cstheme="minorHAnsi"/>
        </w:rPr>
        <w:t>American Conference of Government</w:t>
      </w:r>
      <w:r w:rsidR="008F7B3E" w:rsidRPr="008F7B3E">
        <w:rPr>
          <w:rFonts w:cstheme="minorHAnsi"/>
        </w:rPr>
        <w:t xml:space="preserve"> </w:t>
      </w:r>
      <w:r w:rsidR="000349FE" w:rsidRPr="008F7B3E">
        <w:rPr>
          <w:rFonts w:cstheme="minorHAnsi"/>
        </w:rPr>
        <w:t>Industrial Hygienists recommended threshold limit values</w:t>
      </w:r>
      <w:r w:rsidR="008F7B3E" w:rsidRPr="008F7B3E">
        <w:rPr>
          <w:rFonts w:cstheme="minorHAnsi"/>
        </w:rPr>
        <w:t xml:space="preserve"> </w:t>
      </w:r>
      <w:r w:rsidR="000349FE" w:rsidRPr="008F7B3E">
        <w:rPr>
          <w:rFonts w:cstheme="minorHAnsi"/>
        </w:rPr>
        <w:t>(TLV) and those mandated by the Occupational</w:t>
      </w:r>
      <w:r w:rsidR="008F7B3E" w:rsidRPr="008F7B3E">
        <w:rPr>
          <w:rFonts w:cstheme="minorHAnsi"/>
        </w:rPr>
        <w:t xml:space="preserve"> </w:t>
      </w:r>
      <w:r w:rsidR="000349FE" w:rsidRPr="008F7B3E">
        <w:rPr>
          <w:rFonts w:cstheme="minorHAnsi"/>
        </w:rPr>
        <w:t>Safety and Health Administration as personal exposure</w:t>
      </w:r>
      <w:r w:rsidR="008F7B3E" w:rsidRPr="008F7B3E">
        <w:rPr>
          <w:rFonts w:cstheme="minorHAnsi"/>
        </w:rPr>
        <w:t xml:space="preserve"> </w:t>
      </w:r>
      <w:r w:rsidR="000349FE" w:rsidRPr="008F7B3E">
        <w:rPr>
          <w:rFonts w:cstheme="minorHAnsi"/>
        </w:rPr>
        <w:t>limits (PEL)</w:t>
      </w:r>
      <w:r w:rsidR="008F7B3E">
        <w:rPr>
          <w:rFonts w:cstheme="minorHAnsi"/>
        </w:rPr>
        <w:t>.</w:t>
      </w:r>
      <w:r w:rsidR="000F480D">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0F480D">
        <w:instrText xml:space="preserve"> ADDIN EN.CITE </w:instrText>
      </w:r>
      <w:r w:rsidR="000F480D">
        <w:fldChar w:fldCharType="begin">
          <w:fldData xml:space="preserve">PEVuZE5vdGU+PENpdGU+PEF1dGhvcj5MZW1hc3RlcnM8L0F1dGhvcj48WWVhcj4xOTk5PC9ZZWFy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</w:fldData>
        </w:fldChar>
      </w:r>
      <w:r w:rsidR="000F480D">
        <w:instrText xml:space="preserve"> ADDIN EN.CITE.DATA </w:instrText>
      </w:r>
      <w:r w:rsidR="000F480D">
        <w:fldChar w:fldCharType="end"/>
      </w:r>
      <w:r w:rsidR="000F480D">
        <w:fldChar w:fldCharType="separate"/>
      </w:r>
      <w:r w:rsidR="000F480D" w:rsidRPr="00E06563">
        <w:rPr>
          <w:noProof/>
          <w:vertAlign w:val="superscript"/>
        </w:rPr>
        <w:t>4</w:t>
      </w:r>
      <w:r w:rsidR="000F480D">
        <w:fldChar w:fldCharType="end"/>
      </w:r>
    </w:p>
    <w:p w14:paraId="0A08BD15" w14:textId="51E4B3E9" w:rsidR="007C51FB" w:rsidRDefault="0075642B" w:rsidP="006E3791">
      <w:pPr>
        <w:jc w:val="both"/>
      </w:pPr>
      <w:r>
        <w:t xml:space="preserve">A </w:t>
      </w:r>
      <w:r w:rsidR="008D09D7">
        <w:t>cross</w:t>
      </w:r>
      <w:r w:rsidR="001A2575">
        <w:t>-</w:t>
      </w:r>
      <w:r w:rsidR="008D09D7">
        <w:t xml:space="preserve">sectional </w:t>
      </w:r>
      <w:r>
        <w:t xml:space="preserve">US study </w:t>
      </w:r>
      <w:r w:rsidR="00EE000B">
        <w:t xml:space="preserve">on air force personnel </w:t>
      </w:r>
      <w:r>
        <w:t xml:space="preserve">reported an elevation of </w:t>
      </w:r>
      <w:r w:rsidR="006B10E4">
        <w:t>f</w:t>
      </w:r>
      <w:r>
        <w:t xml:space="preserve">ollicle </w:t>
      </w:r>
      <w:r w:rsidR="006B10E4">
        <w:t>s</w:t>
      </w:r>
      <w:r>
        <w:t>timulati</w:t>
      </w:r>
      <w:r w:rsidR="006B10E4">
        <w:t>ng h</w:t>
      </w:r>
      <w:r>
        <w:t xml:space="preserve">ormone (FSH) levels </w:t>
      </w:r>
      <w:r w:rsidR="008D09D7">
        <w:t xml:space="preserve">and inhibin B levels </w:t>
      </w:r>
      <w:r w:rsidR="00EE000B">
        <w:t xml:space="preserve">in </w:t>
      </w:r>
      <w:r w:rsidR="007C51FB">
        <w:t xml:space="preserve">jet-fuel </w:t>
      </w:r>
      <w:r>
        <w:t xml:space="preserve">exposed male </w:t>
      </w:r>
      <w:r w:rsidR="008F7B3E">
        <w:t xml:space="preserve">tank-entry personnel compared to non-exposed </w:t>
      </w:r>
      <w:r>
        <w:t>workers.</w:t>
      </w:r>
      <w:r w:rsidR="007F6C6F">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 </w:instrText>
      </w:r>
      <w:r w:rsidR="006E3791">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DATA </w:instrText>
      </w:r>
      <w:r w:rsidR="006E3791">
        <w:fldChar w:fldCharType="end"/>
      </w:r>
      <w:r w:rsidR="007F6C6F">
        <w:fldChar w:fldCharType="separate"/>
      </w:r>
      <w:r w:rsidR="006E3791" w:rsidRPr="006E3791">
        <w:rPr>
          <w:noProof/>
          <w:vertAlign w:val="superscript"/>
        </w:rPr>
        <w:t>5</w:t>
      </w:r>
      <w:r w:rsidR="007F6C6F">
        <w:fldChar w:fldCharType="end"/>
      </w:r>
      <w:r w:rsidR="00281ADD">
        <w:t xml:space="preserve"> </w:t>
      </w:r>
      <w:r w:rsidR="007C51FB">
        <w:t xml:space="preserve"> </w:t>
      </w:r>
      <w:r w:rsidR="008D09D7">
        <w:t>Ho</w:t>
      </w:r>
      <w:r w:rsidR="009464D7">
        <w:t>w</w:t>
      </w:r>
      <w:r w:rsidR="008D09D7">
        <w:t xml:space="preserve">ever, the study did not investigate whether this increase </w:t>
      </w:r>
      <w:r w:rsidR="008F7B3E">
        <w:t xml:space="preserve">in FSH and inhibin B levels </w:t>
      </w:r>
      <w:r w:rsidR="00365CC2">
        <w:t xml:space="preserve">was </w:t>
      </w:r>
      <w:r w:rsidR="008D09D7">
        <w:t xml:space="preserve">due to </w:t>
      </w:r>
      <w:r w:rsidR="009464D7">
        <w:t xml:space="preserve">desensitisation of </w:t>
      </w:r>
      <w:r w:rsidR="00D4784A">
        <w:t xml:space="preserve">the </w:t>
      </w:r>
      <w:r w:rsidR="009464D7">
        <w:t>negative feedback mechanism or a</w:t>
      </w:r>
      <w:r w:rsidR="007C51FB">
        <w:t xml:space="preserve"> direct</w:t>
      </w:r>
      <w:r w:rsidR="009464D7">
        <w:t xml:space="preserve"> exposure effect of jet fuel </w:t>
      </w:r>
      <w:r w:rsidR="00D4784A">
        <w:t xml:space="preserve">stimulating </w:t>
      </w:r>
      <w:r w:rsidR="009464D7">
        <w:t xml:space="preserve">FSH </w:t>
      </w:r>
      <w:proofErr w:type="gramStart"/>
      <w:r w:rsidR="00D4784A">
        <w:t xml:space="preserve">secretion </w:t>
      </w:r>
      <w:r w:rsidR="00903EFB">
        <w:t xml:space="preserve"> </w:t>
      </w:r>
      <w:r w:rsidR="00D4784A">
        <w:t>(</w:t>
      </w:r>
      <w:proofErr w:type="gramEnd"/>
      <w:r w:rsidR="00D4784A">
        <w:t xml:space="preserve">thus </w:t>
      </w:r>
      <w:r w:rsidR="00903EFB">
        <w:t>leading to elevated inhibin B levels</w:t>
      </w:r>
      <w:r w:rsidR="00D4784A">
        <w:t>)</w:t>
      </w:r>
      <w:r w:rsidR="009464D7">
        <w:t xml:space="preserve">. </w:t>
      </w:r>
      <w:r w:rsidR="007C51FB">
        <w:t xml:space="preserve"> </w:t>
      </w:r>
    </w:p>
    <w:p w14:paraId="71C5FF9C" w14:textId="3EAC1163" w:rsidR="00872C29" w:rsidRDefault="002C2500" w:rsidP="006E3791">
      <w:pPr>
        <w:jc w:val="both"/>
      </w:pPr>
      <w:r>
        <w:t xml:space="preserve">A US </w:t>
      </w:r>
      <w:r w:rsidR="00281ADD">
        <w:t xml:space="preserve">case control </w:t>
      </w:r>
      <w:r w:rsidR="00C31A8F">
        <w:t xml:space="preserve">study </w:t>
      </w:r>
      <w:r w:rsidR="00281ADD">
        <w:t xml:space="preserve">reported </w:t>
      </w:r>
      <w:r>
        <w:t xml:space="preserve">a </w:t>
      </w:r>
      <w:r w:rsidRPr="009E70F2">
        <w:t xml:space="preserve">statistically </w:t>
      </w:r>
      <w:r w:rsidR="00281ADD">
        <w:t>significant</w:t>
      </w:r>
      <w:r w:rsidR="009315B1">
        <w:t xml:space="preserve"> </w:t>
      </w:r>
      <w:r w:rsidR="007C51FB">
        <w:t xml:space="preserve">increased </w:t>
      </w:r>
      <w:r w:rsidR="009315B1">
        <w:t xml:space="preserve">risk of </w:t>
      </w:r>
      <w:r w:rsidR="00281ADD">
        <w:t xml:space="preserve">birth defects </w:t>
      </w:r>
      <w:r w:rsidR="00903EFB">
        <w:t xml:space="preserve">(atrial septal defects (n=11), limb deficiency (n=2), colonic atresia/stenosis (n=1) and glaucoma/anterior chamber defects (n=1)) </w:t>
      </w:r>
      <w:r w:rsidR="00281ADD">
        <w:t xml:space="preserve">in </w:t>
      </w:r>
      <w:r w:rsidR="007C51FB">
        <w:t xml:space="preserve">the </w:t>
      </w:r>
      <w:r w:rsidR="00281ADD">
        <w:t xml:space="preserve">newborns </w:t>
      </w:r>
      <w:r w:rsidR="00C31A8F">
        <w:t>of</w:t>
      </w:r>
      <w:r w:rsidR="00281ADD">
        <w:t xml:space="preserve"> </w:t>
      </w:r>
      <w:r w:rsidR="009315B1">
        <w:t xml:space="preserve">female partners of </w:t>
      </w:r>
      <w:r w:rsidR="00281ADD">
        <w:t xml:space="preserve">male </w:t>
      </w:r>
      <w:r w:rsidR="00C31A8F">
        <w:t xml:space="preserve">workers </w:t>
      </w:r>
      <w:r w:rsidR="00281ADD">
        <w:t xml:space="preserve">in </w:t>
      </w:r>
      <w:r w:rsidR="00C31A8F">
        <w:t xml:space="preserve">the </w:t>
      </w:r>
      <w:r w:rsidR="00281ADD">
        <w:t>gas and petroleum industry</w:t>
      </w:r>
      <w:r w:rsidR="009315B1" w:rsidRPr="009315B1">
        <w:t xml:space="preserve"> </w:t>
      </w:r>
      <w:r w:rsidR="009315B1">
        <w:t>compared to those who did not work in this industry.</w:t>
      </w:r>
      <w:r w:rsidR="007F6C6F">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 </w:instrText>
      </w:r>
      <w:r w:rsidR="006E3791">
        <w:fldChar w:fldCharType="begin">
          <w:fldData xml:space="preserve">PEVuZE5vdGU+PENpdGU+PEF1dGhvcj5EZXNyb3NpZXJzPC9BdXRob3I+PFllYXI+MjAxMjwvWWVh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</w:fldData>
        </w:fldChar>
      </w:r>
      <w:r w:rsidR="006E3791">
        <w:instrText xml:space="preserve"> ADDIN EN.CITE.DATA </w:instrText>
      </w:r>
      <w:r w:rsidR="006E3791">
        <w:fldChar w:fldCharType="end"/>
      </w:r>
      <w:r w:rsidR="007F6C6F">
        <w:fldChar w:fldCharType="separate"/>
      </w:r>
      <w:r w:rsidR="006E3791" w:rsidRPr="006E3791">
        <w:rPr>
          <w:noProof/>
          <w:vertAlign w:val="superscript"/>
        </w:rPr>
        <w:t>6</w:t>
      </w:r>
      <w:r w:rsidR="007F6C6F">
        <w:fldChar w:fldCharType="end"/>
      </w:r>
      <w:r w:rsidR="00281ADD">
        <w:t xml:space="preserve"> </w:t>
      </w:r>
      <w:r w:rsidR="007C51FB">
        <w:t xml:space="preserve"> </w:t>
      </w:r>
      <w:r w:rsidR="00281ADD">
        <w:t>However, the number</w:t>
      </w:r>
      <w:r w:rsidR="00365CC2">
        <w:t xml:space="preserve"> of case</w:t>
      </w:r>
      <w:r w:rsidR="00281ADD">
        <w:t>s</w:t>
      </w:r>
      <w:r w:rsidR="00872C29">
        <w:t xml:space="preserve"> </w:t>
      </w:r>
      <w:r w:rsidR="00C31A8F">
        <w:t xml:space="preserve">of birth defects </w:t>
      </w:r>
      <w:r w:rsidR="00365CC2">
        <w:t xml:space="preserve">were </w:t>
      </w:r>
      <w:r w:rsidR="00281ADD">
        <w:t xml:space="preserve">small and </w:t>
      </w:r>
      <w:r w:rsidR="000F480D">
        <w:t xml:space="preserve">further </w:t>
      </w:r>
      <w:r w:rsidR="00EE000B">
        <w:t>details on occupation</w:t>
      </w:r>
      <w:r w:rsidR="00365CC2">
        <w:t>al</w:t>
      </w:r>
      <w:r w:rsidR="00EE000B">
        <w:t xml:space="preserve"> subgroups were not provided</w:t>
      </w:r>
      <w:r w:rsidR="00281ADD">
        <w:t>.</w:t>
      </w:r>
    </w:p>
    <w:p w14:paraId="29CB8E2E" w14:textId="1EEB5BAB" w:rsidR="00281ADD" w:rsidRDefault="00281ADD" w:rsidP="00E66E97">
      <w:pPr>
        <w:jc w:val="both"/>
      </w:pPr>
      <w:r w:rsidRPr="00A87FC3">
        <w:lastRenderedPageBreak/>
        <w:t>Th</w:t>
      </w:r>
      <w:r w:rsidR="007831AD">
        <w:t>r</w:t>
      </w:r>
      <w:r w:rsidRPr="00A87FC3">
        <w:t>e</w:t>
      </w:r>
      <w:r w:rsidR="007831AD">
        <w:t>e</w:t>
      </w:r>
      <w:r w:rsidRPr="00A87FC3">
        <w:t xml:space="preserve"> reports</w:t>
      </w:r>
      <w:r w:rsidR="00D4784A">
        <w:t>,</w:t>
      </w:r>
      <w:r w:rsidR="00903EFB">
        <w:fldChar w:fldCharType="begin">
          <w:fldData xml:space="preserve">PEVuZE5vdGU+PENpdGU+PEF1dGhvcj5BVFNEUjwvQXV0aG9yPjxZZWFyPjIwMTc8L1llYXI+PFJl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</w:fldData>
        </w:fldChar>
      </w:r>
      <w:r w:rsidR="00E66E97">
        <w:instrText xml:space="preserve"> ADDIN EN.CITE </w:instrText>
      </w:r>
      <w:r w:rsidR="00E66E97">
        <w:fldChar w:fldCharType="begin">
          <w:fldData xml:space="preserve">PEVuZE5vdGU+PENpdGU+PEF1dGhvcj5BVFNEUjwvQXV0aG9yPjxZZWFyPjIwMTc8L1llYXI+PFJl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</w:fldData>
        </w:fldChar>
      </w:r>
      <w:r w:rsidR="00E66E97">
        <w:instrText xml:space="preserve"> ADDIN EN.CITE.DATA </w:instrText>
      </w:r>
      <w:r w:rsidR="00E66E97">
        <w:fldChar w:fldCharType="end"/>
      </w:r>
      <w:r w:rsidR="00903EFB">
        <w:fldChar w:fldCharType="separate"/>
      </w:r>
      <w:r w:rsidR="006E3791" w:rsidRPr="006E3791">
        <w:rPr>
          <w:noProof/>
          <w:vertAlign w:val="superscript"/>
        </w:rPr>
        <w:t>7-9</w:t>
      </w:r>
      <w:r w:rsidR="00903EFB">
        <w:fldChar w:fldCharType="end"/>
      </w:r>
      <w:r w:rsidR="00D4784A">
        <w:t xml:space="preserve"> an ATSDR </w:t>
      </w:r>
      <w:r w:rsidR="00D4784A" w:rsidRPr="00ED57F6">
        <w:t>t</w:t>
      </w:r>
      <w:r w:rsidR="00D4784A" w:rsidRPr="00ED57F6">
        <w:rPr>
          <w:lang w:eastAsia="zh-CN"/>
        </w:rPr>
        <w:t>oxicological profile for jet fuels, a</w:t>
      </w:r>
      <w:r w:rsidR="00872C29">
        <w:rPr>
          <w:lang w:eastAsia="zh-CN"/>
        </w:rPr>
        <w:t>n</w:t>
      </w:r>
      <w:r w:rsidR="00D4784A" w:rsidRPr="00ED57F6">
        <w:rPr>
          <w:lang w:eastAsia="zh-CN"/>
        </w:rPr>
        <w:t xml:space="preserve"> US Institute of Medicine </w:t>
      </w:r>
      <w:r w:rsidR="00D4784A">
        <w:rPr>
          <w:lang w:eastAsia="zh-CN"/>
        </w:rPr>
        <w:t>C</w:t>
      </w:r>
      <w:r w:rsidR="00D4784A" w:rsidRPr="00ED57F6">
        <w:rPr>
          <w:lang w:eastAsia="zh-CN"/>
        </w:rPr>
        <w:t xml:space="preserve">ommittee </w:t>
      </w:r>
      <w:r w:rsidR="00D4784A">
        <w:rPr>
          <w:lang w:eastAsia="zh-CN"/>
        </w:rPr>
        <w:t xml:space="preserve">on Gulf War and Health </w:t>
      </w:r>
      <w:r w:rsidR="00D4784A" w:rsidRPr="00ED57F6">
        <w:rPr>
          <w:lang w:eastAsia="zh-CN"/>
        </w:rPr>
        <w:t>report, and a</w:t>
      </w:r>
      <w:r w:rsidR="00872C29">
        <w:rPr>
          <w:lang w:eastAsia="zh-CN"/>
        </w:rPr>
        <w:t>n</w:t>
      </w:r>
      <w:r w:rsidR="00D4784A" w:rsidRPr="00ED57F6">
        <w:rPr>
          <w:lang w:eastAsia="zh-CN"/>
        </w:rPr>
        <w:t xml:space="preserve"> US National Research Council Subcommittee on Reproductive and Developmental Toxicology report</w:t>
      </w:r>
      <w:r w:rsidR="00D4784A">
        <w:rPr>
          <w:sz w:val="17"/>
          <w:szCs w:val="17"/>
          <w:lang w:eastAsia="zh-CN"/>
        </w:rPr>
        <w:t xml:space="preserve"> </w:t>
      </w:r>
      <w:r w:rsidR="007831AD">
        <w:t xml:space="preserve">were </w:t>
      </w:r>
      <w:r w:rsidR="00903EFB">
        <w:t xml:space="preserve"> included </w:t>
      </w:r>
      <w:r w:rsidR="007831AD">
        <w:t>according to</w:t>
      </w:r>
      <w:r w:rsidR="00C31A8F" w:rsidRPr="00A87FC3">
        <w:t xml:space="preserve"> the REA protocol</w:t>
      </w:r>
      <w:r w:rsidR="006867D4" w:rsidRPr="00A87FC3">
        <w:t xml:space="preserve">. </w:t>
      </w:r>
      <w:r w:rsidR="007831AD">
        <w:t xml:space="preserve"> </w:t>
      </w:r>
      <w:r w:rsidR="00C31A8F" w:rsidRPr="00AD69A3">
        <w:t>The</w:t>
      </w:r>
      <w:r w:rsidR="007831AD">
        <w:t xml:space="preserve"> reports did not identify any</w:t>
      </w:r>
      <w:r w:rsidR="00C824A8" w:rsidRPr="00AD69A3">
        <w:t xml:space="preserve"> additional studies </w:t>
      </w:r>
      <w:r w:rsidR="006867D4" w:rsidRPr="00A87FC3">
        <w:t xml:space="preserve">on exposure to aviation fuels in males and reproductive health outcomes </w:t>
      </w:r>
      <w:r w:rsidR="00C824A8" w:rsidRPr="00A87FC3">
        <w:t xml:space="preserve">other than </w:t>
      </w:r>
      <w:r w:rsidR="00D00921" w:rsidRPr="00AD69A3">
        <w:t xml:space="preserve">those </w:t>
      </w:r>
      <w:r w:rsidR="00C824A8" w:rsidRPr="00AD69A3">
        <w:t>described above.</w:t>
      </w:r>
    </w:p>
    <w:p w14:paraId="7791E5A8" w14:textId="77777777" w:rsidR="00C457EB" w:rsidRDefault="00C457EB" w:rsidP="00734B5B">
      <w:pPr>
        <w:jc w:val="both"/>
      </w:pPr>
    </w:p>
    <w:p w14:paraId="011A51B5" w14:textId="77777777" w:rsidR="00882322" w:rsidRDefault="00882322" w:rsidP="002B0B5A">
      <w:pPr>
        <w:pStyle w:val="Heading1"/>
      </w:pPr>
      <w:r>
        <w:t xml:space="preserve">Evaluating the evidence </w:t>
      </w:r>
    </w:p>
    <w:p w14:paraId="69BD3BCF" w14:textId="15E3DF8D" w:rsidR="00882322" w:rsidRDefault="00252C4E" w:rsidP="009430F0">
      <w:pPr>
        <w:jc w:val="both"/>
      </w:pPr>
      <w:r>
        <w:t xml:space="preserve">A quality assessment for prevalence or incidence type questions was carried out. </w:t>
      </w:r>
      <w:r w:rsidR="007831AD">
        <w:t xml:space="preserve"> </w:t>
      </w:r>
      <w:r>
        <w:t xml:space="preserve">This process, based on the REA protocol for identifying rates of disorders (such as prevalence or incidence rate), </w:t>
      </w:r>
      <w:r w:rsidR="00EF1F80">
        <w:t>encompasses four components:</w:t>
      </w:r>
    </w:p>
    <w:p w14:paraId="1BAC50BD" w14:textId="77777777" w:rsidR="00EF1F80" w:rsidRDefault="00EF1F80" w:rsidP="00EF1F80">
      <w:pPr>
        <w:pStyle w:val="ListParagraph"/>
        <w:numPr>
          <w:ilvl w:val="0"/>
          <w:numId w:val="26"/>
        </w:numPr>
      </w:pPr>
      <w:r>
        <w:t>Quality and risk of bias</w:t>
      </w:r>
    </w:p>
    <w:p w14:paraId="3CA22E1D" w14:textId="77777777" w:rsidR="00EF1F80" w:rsidRDefault="00EF1F80" w:rsidP="00EF1F80">
      <w:pPr>
        <w:pStyle w:val="ListParagraph"/>
        <w:numPr>
          <w:ilvl w:val="0"/>
          <w:numId w:val="26"/>
        </w:numPr>
      </w:pPr>
      <w:r>
        <w:t>Data source (primary or secondary)</w:t>
      </w:r>
    </w:p>
    <w:p w14:paraId="34CFE501" w14:textId="77777777" w:rsidR="00EF1F80" w:rsidRDefault="00EF1F80" w:rsidP="00EF1F80">
      <w:pPr>
        <w:pStyle w:val="ListParagraph"/>
        <w:numPr>
          <w:ilvl w:val="0"/>
          <w:numId w:val="26"/>
        </w:numPr>
      </w:pPr>
      <w:r>
        <w:t>Quantity of evidence</w:t>
      </w:r>
    </w:p>
    <w:p w14:paraId="2691225E" w14:textId="77777777" w:rsidR="00EF1F80" w:rsidRDefault="00EF1F80" w:rsidP="00EF1F80">
      <w:pPr>
        <w:pStyle w:val="ListParagraph"/>
        <w:numPr>
          <w:ilvl w:val="0"/>
          <w:numId w:val="26"/>
        </w:numPr>
      </w:pPr>
      <w:r>
        <w:t>The generalisability of the body of evidence to the target population</w:t>
      </w:r>
    </w:p>
    <w:p w14:paraId="28E0432C" w14:textId="1A43AC40" w:rsidR="00EF1F80" w:rsidRDefault="00EF1F80" w:rsidP="009430F0">
      <w:pPr>
        <w:jc w:val="both"/>
      </w:pPr>
      <w:r>
        <w:t>The studies and their</w:t>
      </w:r>
      <w:r w:rsidR="007F6C6F">
        <w:t xml:space="preserve"> quality assessment </w:t>
      </w:r>
      <w:r w:rsidR="004924DE">
        <w:t xml:space="preserve">are </w:t>
      </w:r>
      <w:r>
        <w:t>described in the Evidence Profile and in the Summary of Evidence within the Technical Report</w:t>
      </w:r>
      <w:r w:rsidR="004924DE">
        <w:t xml:space="preserve"> for this </w:t>
      </w:r>
      <w:r w:rsidR="00872C29">
        <w:t>REA</w:t>
      </w:r>
      <w:r>
        <w:t>.</w:t>
      </w:r>
    </w:p>
    <w:p w14:paraId="7649C977" w14:textId="77777777" w:rsidR="00281ADD" w:rsidRDefault="00281ADD" w:rsidP="00710E0F">
      <w:pPr>
        <w:jc w:val="both"/>
      </w:pPr>
    </w:p>
    <w:p w14:paraId="07C2D318" w14:textId="77777777" w:rsidR="00882322" w:rsidRDefault="00882322" w:rsidP="002B0B5A">
      <w:pPr>
        <w:pStyle w:val="Heading1"/>
      </w:pPr>
      <w:r>
        <w:t>Implications for policy makers and service delivery</w:t>
      </w:r>
    </w:p>
    <w:p w14:paraId="5828F2BE" w14:textId="41288C17" w:rsidR="001C1154" w:rsidRDefault="00281ADD" w:rsidP="00734B5B">
      <w:pPr>
        <w:jc w:val="both"/>
      </w:pPr>
      <w:r>
        <w:t xml:space="preserve">This REA identified </w:t>
      </w:r>
      <w:r w:rsidR="00C824A8">
        <w:t xml:space="preserve">peer-reviewed publications and reports available on the effect of jet fuels and adverse </w:t>
      </w:r>
      <w:r w:rsidR="00460C2F">
        <w:t xml:space="preserve">human </w:t>
      </w:r>
      <w:r w:rsidR="00C824A8">
        <w:t xml:space="preserve">male reproductive </w:t>
      </w:r>
      <w:r w:rsidR="007F6C6F">
        <w:t xml:space="preserve">health </w:t>
      </w:r>
      <w:r w:rsidR="00C824A8">
        <w:t xml:space="preserve">and sexual function. </w:t>
      </w:r>
      <w:r w:rsidR="007831AD">
        <w:t xml:space="preserve"> </w:t>
      </w:r>
      <w:r w:rsidR="00C824A8">
        <w:t xml:space="preserve">Limited research evidence was available on the effect of exposure to jet fuels and reproductive </w:t>
      </w:r>
      <w:r w:rsidR="00B00E25">
        <w:t xml:space="preserve">health outcomes </w:t>
      </w:r>
      <w:r w:rsidR="00C824A8">
        <w:t xml:space="preserve">and sexual function </w:t>
      </w:r>
      <w:r w:rsidR="00B00E25">
        <w:t>in men</w:t>
      </w:r>
      <w:r w:rsidR="00C824A8">
        <w:t xml:space="preserve">. </w:t>
      </w:r>
      <w:r w:rsidR="007831AD">
        <w:t xml:space="preserve"> </w:t>
      </w:r>
      <w:r w:rsidR="00C824A8">
        <w:t>The implications</w:t>
      </w:r>
      <w:r w:rsidR="001E10FD">
        <w:t xml:space="preserve"> </w:t>
      </w:r>
      <w:r w:rsidR="007831AD">
        <w:t xml:space="preserve">of </w:t>
      </w:r>
      <w:r w:rsidR="001E10FD">
        <w:t>occupational exposure</w:t>
      </w:r>
      <w:r w:rsidR="007831AD">
        <w:t xml:space="preserve"> to jet fuel</w:t>
      </w:r>
      <w:r w:rsidR="001E10FD">
        <w:t>s for men should be considered in the light of the findings and the limitation</w:t>
      </w:r>
      <w:r w:rsidR="004B643C">
        <w:t>s</w:t>
      </w:r>
      <w:r w:rsidR="001E10FD">
        <w:t xml:space="preserve"> of evidence.</w:t>
      </w:r>
    </w:p>
    <w:p w14:paraId="1626FEA6" w14:textId="5E0C68DF" w:rsidR="00C31A8F" w:rsidRDefault="00B00E25" w:rsidP="00B8571A">
      <w:pPr>
        <w:jc w:val="both"/>
      </w:pPr>
      <w:r>
        <w:t xml:space="preserve">The evidence base was limited and available evidence came from studies with </w:t>
      </w:r>
      <w:r w:rsidR="00934BDC">
        <w:t>design limitations</w:t>
      </w:r>
      <w:r w:rsidR="007831AD">
        <w:t>, co-exposures</w:t>
      </w:r>
      <w:r w:rsidR="00934BDC">
        <w:t xml:space="preserve"> and methodological bias</w:t>
      </w:r>
      <w:r w:rsidR="007831AD">
        <w:t>es</w:t>
      </w:r>
      <w:r>
        <w:t>.</w:t>
      </w:r>
      <w:r w:rsidR="009464D7">
        <w:t xml:space="preserve"> </w:t>
      </w:r>
      <w:r w:rsidR="007831AD">
        <w:t xml:space="preserve"> </w:t>
      </w:r>
      <w:r w:rsidR="009464D7" w:rsidRPr="009363B5">
        <w:t xml:space="preserve">Of the </w:t>
      </w:r>
      <w:r w:rsidR="00C31A8F">
        <w:t xml:space="preserve">identified </w:t>
      </w:r>
      <w:r w:rsidR="009464D7" w:rsidRPr="009363B5">
        <w:t xml:space="preserve">studies that reported associations </w:t>
      </w:r>
      <w:r w:rsidR="007831AD">
        <w:t>between exposure to jet fuel and</w:t>
      </w:r>
      <w:r w:rsidR="009464D7" w:rsidRPr="009363B5">
        <w:t xml:space="preserve"> adverse reproductive health outcomes in men, the </w:t>
      </w:r>
      <w:r w:rsidR="009464D7">
        <w:t xml:space="preserve">associations </w:t>
      </w:r>
      <w:r w:rsidR="009464D7" w:rsidRPr="009363B5">
        <w:t xml:space="preserve">were </w:t>
      </w:r>
      <w:r w:rsidR="00C31A8F">
        <w:t>in re</w:t>
      </w:r>
      <w:r w:rsidR="004C40DD">
        <w:t xml:space="preserve">lation </w:t>
      </w:r>
      <w:r w:rsidR="00C31A8F">
        <w:t>to</w:t>
      </w:r>
      <w:r w:rsidR="00C31A8F" w:rsidRPr="009363B5">
        <w:t xml:space="preserve"> </w:t>
      </w:r>
      <w:r w:rsidR="009464D7" w:rsidRPr="009363B5">
        <w:t xml:space="preserve">reported </w:t>
      </w:r>
      <w:r w:rsidR="004B643C">
        <w:t xml:space="preserve">adverse </w:t>
      </w:r>
      <w:r w:rsidR="009464D7" w:rsidRPr="009363B5">
        <w:t xml:space="preserve">sexual health outcomes rather than reproductive </w:t>
      </w:r>
      <w:r w:rsidR="00C31A8F">
        <w:t xml:space="preserve">health </w:t>
      </w:r>
      <w:r w:rsidR="009464D7" w:rsidRPr="009363B5">
        <w:t>outcomes</w:t>
      </w:r>
      <w:r w:rsidR="009464D7">
        <w:t>.</w:t>
      </w:r>
      <w:r>
        <w:t xml:space="preserve"> </w:t>
      </w:r>
    </w:p>
    <w:p w14:paraId="3EEE5AFD" w14:textId="063F39CA" w:rsidR="00C31A8F" w:rsidRDefault="00934BDC" w:rsidP="000F63F3">
      <w:pPr>
        <w:jc w:val="both"/>
      </w:pPr>
      <w:r>
        <w:lastRenderedPageBreak/>
        <w:t xml:space="preserve">There is </w:t>
      </w:r>
      <w:r w:rsidR="002962E7">
        <w:t xml:space="preserve">very </w:t>
      </w:r>
      <w:r w:rsidR="004B643C">
        <w:t xml:space="preserve">limited </w:t>
      </w:r>
      <w:r>
        <w:t xml:space="preserve">evidence </w:t>
      </w:r>
      <w:r w:rsidR="004B643C">
        <w:t>in relation to</w:t>
      </w:r>
      <w:r>
        <w:t xml:space="preserve"> exposure to jet fuel in men </w:t>
      </w:r>
      <w:r w:rsidR="004B643C">
        <w:t xml:space="preserve">and </w:t>
      </w:r>
      <w:r>
        <w:t>associat</w:t>
      </w:r>
      <w:r w:rsidR="004B643C">
        <w:t xml:space="preserve">ion </w:t>
      </w:r>
      <w:r>
        <w:t>with adverse pregnancy outcomes in female partners</w:t>
      </w:r>
      <w:r w:rsidR="004B643C">
        <w:t xml:space="preserve">; the one identified study related to paternal occupation in the gas and petroleum industry which had </w:t>
      </w:r>
      <w:r w:rsidR="00A4186D">
        <w:t xml:space="preserve">methodological limitations in study design including exposure classification and </w:t>
      </w:r>
      <w:r w:rsidR="004B643C">
        <w:t>limited generalisability to the study population of interest</w:t>
      </w:r>
      <w:r w:rsidR="000F63F3">
        <w:t xml:space="preserve"> in this review</w:t>
      </w:r>
      <w:r>
        <w:t xml:space="preserve">. </w:t>
      </w:r>
    </w:p>
    <w:p w14:paraId="0C03A55C" w14:textId="1D202308" w:rsidR="00C31A8F" w:rsidRDefault="00934BDC" w:rsidP="006E3791">
      <w:pPr>
        <w:jc w:val="both"/>
      </w:pPr>
      <w:r>
        <w:t xml:space="preserve">Available </w:t>
      </w:r>
      <w:r w:rsidR="007831AD">
        <w:t xml:space="preserve">limited </w:t>
      </w:r>
      <w:r>
        <w:t xml:space="preserve">evidence suggests that exposure to jet fuels </w:t>
      </w:r>
      <w:r w:rsidR="007831AD">
        <w:t xml:space="preserve">as currently experienced, </w:t>
      </w:r>
      <w:r>
        <w:t xml:space="preserve">do not adversely affect sperm morphology and </w:t>
      </w:r>
      <w:proofErr w:type="spellStart"/>
      <w:r>
        <w:t>morphometrics</w:t>
      </w:r>
      <w:proofErr w:type="spellEnd"/>
      <w:r>
        <w:t xml:space="preserve"> and do not significantly affect male reproductive hormones</w:t>
      </w:r>
      <w:r w:rsidR="009464D7">
        <w:t>.</w:t>
      </w:r>
      <w:r w:rsidR="007831AD">
        <w:t xml:space="preserve"> </w:t>
      </w:r>
      <w:r>
        <w:t xml:space="preserve"> </w:t>
      </w:r>
      <w:r w:rsidR="000F63F3" w:rsidRPr="009363B5">
        <w:t xml:space="preserve">A </w:t>
      </w:r>
      <w:r w:rsidR="000F63F3">
        <w:t xml:space="preserve">cross-sectional </w:t>
      </w:r>
      <w:r w:rsidR="000F63F3" w:rsidRPr="009363B5">
        <w:t xml:space="preserve">study of reproductive health outcomes that </w:t>
      </w:r>
      <w:r w:rsidR="000F63F3">
        <w:t>identified</w:t>
      </w:r>
      <w:r w:rsidR="000F63F3" w:rsidRPr="009363B5">
        <w:t xml:space="preserve"> a rise in FSH</w:t>
      </w:r>
      <w:r w:rsidR="000F63F3">
        <w:t>,</w:t>
      </w:r>
      <w:r w:rsidR="000F63F3" w:rsidRPr="009363B5">
        <w:t xml:space="preserve"> which </w:t>
      </w:r>
      <w:r w:rsidR="00EB2820">
        <w:t xml:space="preserve">could result in a </w:t>
      </w:r>
      <w:r w:rsidR="000F63F3" w:rsidRPr="009363B5">
        <w:t>negative impact on spermatogenesis</w:t>
      </w:r>
      <w:r w:rsidR="000F63F3">
        <w:t>,</w:t>
      </w:r>
      <w:r w:rsidR="000F63F3" w:rsidRPr="009363B5">
        <w:t xml:space="preserve"> was </w:t>
      </w:r>
      <w:r w:rsidR="000F63F3">
        <w:t>of a relatively weak study design</w:t>
      </w:r>
      <w:r w:rsidR="001739DE">
        <w:t>, and semen analysis was not conducted and therefore it is not known how these changes affected spermatogenesis.</w:t>
      </w:r>
      <w:r w:rsidR="001739DE">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 </w:instrText>
      </w:r>
      <w:r w:rsidR="006E3791">
        <w:fldChar w:fldCharType="begin">
          <w:fldData xml:space="preserve">PEVuZE5vdGU+PENpdGU+PEF1dGhvcj5LZXNuZXI8L0F1dGhvcj48WWVhcj4yMDAxPC9ZZWFyPjxS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</w:fldData>
        </w:fldChar>
      </w:r>
      <w:r w:rsidR="006E3791">
        <w:instrText xml:space="preserve"> ADDIN EN.CITE.DATA </w:instrText>
      </w:r>
      <w:r w:rsidR="006E3791">
        <w:fldChar w:fldCharType="end"/>
      </w:r>
      <w:r w:rsidR="001739DE">
        <w:fldChar w:fldCharType="separate"/>
      </w:r>
      <w:r w:rsidR="006E3791" w:rsidRPr="006E3791">
        <w:rPr>
          <w:noProof/>
          <w:vertAlign w:val="superscript"/>
        </w:rPr>
        <w:t>5</w:t>
      </w:r>
      <w:r w:rsidR="001739DE">
        <w:fldChar w:fldCharType="end"/>
      </w:r>
    </w:p>
    <w:p w14:paraId="1B55154A" w14:textId="5EE03BA8" w:rsidR="0042386A" w:rsidRDefault="001E10FD" w:rsidP="00734B5B">
      <w:pPr>
        <w:jc w:val="both"/>
      </w:pPr>
      <w:r>
        <w:t xml:space="preserve">It was difficult </w:t>
      </w:r>
      <w:r w:rsidR="007F6C6F">
        <w:t xml:space="preserve">from </w:t>
      </w:r>
      <w:r w:rsidR="0042386A">
        <w:t xml:space="preserve">the </w:t>
      </w:r>
      <w:r w:rsidR="007F6C6F">
        <w:t xml:space="preserve">available evidence </w:t>
      </w:r>
      <w:r>
        <w:t xml:space="preserve">to determine whether subjects </w:t>
      </w:r>
      <w:r w:rsidR="001739DE">
        <w:t xml:space="preserve">in the included studies </w:t>
      </w:r>
      <w:r>
        <w:t>were only exposed to jet fuels. It is possible that</w:t>
      </w:r>
      <w:r w:rsidR="003B6A2F">
        <w:t xml:space="preserve"> </w:t>
      </w:r>
      <w:r w:rsidR="00E6559B">
        <w:t>co-exposure to solvents or other chemical</w:t>
      </w:r>
      <w:r w:rsidR="00C31A8F">
        <w:t>s</w:t>
      </w:r>
      <w:r w:rsidR="00E6559B">
        <w:t xml:space="preserve"> </w:t>
      </w:r>
      <w:r w:rsidR="00460C2F">
        <w:t xml:space="preserve">could have </w:t>
      </w:r>
      <w:r w:rsidR="0042386A">
        <w:t>contribut</w:t>
      </w:r>
      <w:r w:rsidR="004C40DD">
        <w:t xml:space="preserve">ed </w:t>
      </w:r>
      <w:r w:rsidR="0042386A">
        <w:t>to</w:t>
      </w:r>
      <w:r w:rsidR="00460C2F">
        <w:t xml:space="preserve"> the</w:t>
      </w:r>
      <w:r>
        <w:t xml:space="preserve"> </w:t>
      </w:r>
      <w:r w:rsidR="00F54A31">
        <w:t xml:space="preserve">health </w:t>
      </w:r>
      <w:r w:rsidR="00C31A8F">
        <w:t>outcomes</w:t>
      </w:r>
      <w:r w:rsidR="000514F5">
        <w:t xml:space="preserve">. </w:t>
      </w:r>
    </w:p>
    <w:p w14:paraId="07C14B86" w14:textId="5B5D80F5" w:rsidR="004C40DD" w:rsidRDefault="000514F5" w:rsidP="000F63F3">
      <w:pPr>
        <w:jc w:val="both"/>
      </w:pPr>
      <w:r>
        <w:t xml:space="preserve">This review did not </w:t>
      </w:r>
      <w:r w:rsidR="004C40DD">
        <w:t xml:space="preserve">identify </w:t>
      </w:r>
      <w:r w:rsidR="00F54A31">
        <w:t xml:space="preserve">any </w:t>
      </w:r>
      <w:r w:rsidR="00E6559B">
        <w:t xml:space="preserve">studies that had assessed </w:t>
      </w:r>
      <w:r>
        <w:t xml:space="preserve">associations between jet fuel exposure and </w:t>
      </w:r>
      <w:r w:rsidR="007858B0">
        <w:t xml:space="preserve">reproductive success (i.e. </w:t>
      </w:r>
      <w:r>
        <w:t>time-to-pregnancy</w:t>
      </w:r>
      <w:r w:rsidR="007858B0">
        <w:t>, fecundity, infertility, use of assisted reproductive technologies and not achieving desired family size).</w:t>
      </w:r>
      <w:r>
        <w:t xml:space="preserve"> </w:t>
      </w:r>
    </w:p>
    <w:p w14:paraId="1E691ABC" w14:textId="77777777" w:rsidR="00734B5B" w:rsidRDefault="00734B5B" w:rsidP="000F63F3">
      <w:pPr>
        <w:jc w:val="both"/>
      </w:pPr>
    </w:p>
    <w:p w14:paraId="3205F389" w14:textId="77777777" w:rsidR="00EB2820" w:rsidRPr="001739DE" w:rsidRDefault="00EB2820" w:rsidP="001739DE">
      <w:pPr>
        <w:pStyle w:val="Heading1"/>
      </w:pPr>
      <w:r w:rsidRPr="001739DE">
        <w:t>Conclusion</w:t>
      </w:r>
    </w:p>
    <w:p w14:paraId="0689F6B4" w14:textId="1F51F3C9" w:rsidR="00734B5B" w:rsidRDefault="004B643C" w:rsidP="00B8571A">
      <w:pPr>
        <w:jc w:val="both"/>
      </w:pPr>
      <w:r w:rsidRPr="00715F16">
        <w:t xml:space="preserve">This REA </w:t>
      </w:r>
      <w:r w:rsidR="00966DE2">
        <w:t>conducted a comprehensive search across 1</w:t>
      </w:r>
      <w:r w:rsidR="001739DE">
        <w:t>0</w:t>
      </w:r>
      <w:r w:rsidR="00966DE2">
        <w:t xml:space="preserve"> electronic </w:t>
      </w:r>
      <w:r w:rsidR="004B63A2">
        <w:t>databases</w:t>
      </w:r>
      <w:r w:rsidR="001739DE">
        <w:t>, an online military health journal</w:t>
      </w:r>
      <w:r w:rsidR="004B63A2">
        <w:t xml:space="preserve"> and other </w:t>
      </w:r>
      <w:r w:rsidR="00734B5B">
        <w:t xml:space="preserve">open access </w:t>
      </w:r>
      <w:r w:rsidR="00966DE2">
        <w:t>resources</w:t>
      </w:r>
      <w:r w:rsidR="00734B5B">
        <w:t xml:space="preserve"> for studies published between 2000 and April 2018.  Th</w:t>
      </w:r>
      <w:r w:rsidR="00C0464F">
        <w:t>e REA</w:t>
      </w:r>
      <w:r w:rsidR="00734B5B">
        <w:t xml:space="preserve"> </w:t>
      </w:r>
      <w:r w:rsidR="00F54A31">
        <w:t>p</w:t>
      </w:r>
      <w:r w:rsidR="00966DE2" w:rsidRPr="00715F16">
        <w:t>rovide</w:t>
      </w:r>
      <w:r w:rsidR="00734B5B">
        <w:t>d</w:t>
      </w:r>
      <w:r w:rsidR="00966DE2" w:rsidRPr="00715F16">
        <w:t xml:space="preserve"> a summary of the available evidence</w:t>
      </w:r>
      <w:r w:rsidR="00966DE2">
        <w:t xml:space="preserve"> in a shorter time frame than a full systematic review. </w:t>
      </w:r>
      <w:r w:rsidR="00EB2820">
        <w:t xml:space="preserve"> </w:t>
      </w:r>
    </w:p>
    <w:p w14:paraId="60E4F147" w14:textId="26021EF8" w:rsidR="00734B5B" w:rsidRDefault="00966DE2" w:rsidP="00C118FE">
      <w:pPr>
        <w:jc w:val="both"/>
      </w:pPr>
      <w:r>
        <w:t>The review summarised the</w:t>
      </w:r>
      <w:r w:rsidR="00734B5B">
        <w:t xml:space="preserve"> identified</w:t>
      </w:r>
      <w:r>
        <w:t xml:space="preserve"> literature in relation to adverse reproductive health outcomes in males following occupational exposure to jet fuels of most relevance to the </w:t>
      </w:r>
      <w:r w:rsidR="004B63A2">
        <w:t xml:space="preserve">Australian </w:t>
      </w:r>
      <w:r>
        <w:t xml:space="preserve">military. </w:t>
      </w:r>
      <w:r w:rsidR="00EB2820">
        <w:t xml:space="preserve"> </w:t>
      </w:r>
    </w:p>
    <w:p w14:paraId="4F50E550" w14:textId="3DBA9F14" w:rsidR="007858B0" w:rsidRDefault="00F54A31" w:rsidP="00E66E97">
      <w:pPr>
        <w:jc w:val="both"/>
      </w:pPr>
      <w:r>
        <w:t>T</w:t>
      </w:r>
      <w:r w:rsidR="00966DE2">
        <w:t xml:space="preserve">he existing body of literature on the association between occupational exposure to jet fuel and sexual and reproductive health outcomes in men is </w:t>
      </w:r>
      <w:r w:rsidR="00EB2820">
        <w:t xml:space="preserve">very </w:t>
      </w:r>
      <w:r w:rsidR="00966DE2">
        <w:t xml:space="preserve">limited. </w:t>
      </w:r>
      <w:r w:rsidR="00EB2820">
        <w:t xml:space="preserve"> </w:t>
      </w:r>
      <w:r w:rsidRPr="009363B5">
        <w:t xml:space="preserve">Of the </w:t>
      </w:r>
      <w:r w:rsidR="00734B5B">
        <w:t xml:space="preserve">five </w:t>
      </w:r>
      <w:r>
        <w:t xml:space="preserve">identified </w:t>
      </w:r>
      <w:r w:rsidRPr="009363B5">
        <w:t xml:space="preserve">studies that </w:t>
      </w:r>
      <w:r w:rsidR="00EB2820">
        <w:t>investigated</w:t>
      </w:r>
      <w:r w:rsidRPr="009363B5">
        <w:t xml:space="preserve"> adverse reproductive health outcomes in men, the </w:t>
      </w:r>
      <w:r w:rsidR="00EB2820">
        <w:t>findings</w:t>
      </w:r>
      <w:r>
        <w:t xml:space="preserve"> </w:t>
      </w:r>
      <w:r w:rsidRPr="009363B5">
        <w:t xml:space="preserve">were </w:t>
      </w:r>
      <w:r>
        <w:t>in relation to</w:t>
      </w:r>
      <w:r w:rsidRPr="009363B5">
        <w:t xml:space="preserve"> reported </w:t>
      </w:r>
      <w:r>
        <w:t xml:space="preserve">adverse </w:t>
      </w:r>
      <w:r w:rsidRPr="009363B5">
        <w:t xml:space="preserve">sexual health outcomes rather than reproductive </w:t>
      </w:r>
      <w:r>
        <w:t xml:space="preserve">health </w:t>
      </w:r>
      <w:r w:rsidRPr="009363B5">
        <w:t>outcomes</w:t>
      </w:r>
      <w:r>
        <w:t xml:space="preserve">. </w:t>
      </w:r>
      <w:r w:rsidR="00EB2820">
        <w:t xml:space="preserve"> </w:t>
      </w:r>
      <w:r w:rsidR="00966DE2">
        <w:t>I</w:t>
      </w:r>
      <w:r w:rsidR="004B643C">
        <w:t xml:space="preserve">t </w:t>
      </w:r>
      <w:r w:rsidR="004B643C" w:rsidRPr="009363B5">
        <w:t>was difficult to establish strong conclusions without more substantial high quality evidence.</w:t>
      </w:r>
    </w:p>
    <w:p w14:paraId="10FA80F9" w14:textId="77777777" w:rsidR="00715F16" w:rsidRDefault="00715F16" w:rsidP="001C1154"/>
    <w:p w14:paraId="1E489AE6" w14:textId="33246461" w:rsidR="00CC265C" w:rsidRDefault="00CC265C" w:rsidP="00882322">
      <w:pPr>
        <w:pStyle w:val="Heading1"/>
        <w:sectPr w:rsidR="00CC265C" w:rsidSect="002201C6">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567" w:footer="567" w:gutter="0"/>
          <w:cols w:space="708"/>
          <w:titlePg/>
          <w:docGrid w:linePitch="360"/>
        </w:sectPr>
      </w:pPr>
      <w:bookmarkStart w:id="2" w:name="_Toc463548111"/>
    </w:p>
    <w:p w14:paraId="626B1ADB" w14:textId="77777777" w:rsidR="00882322" w:rsidRDefault="00882322" w:rsidP="00882322">
      <w:pPr>
        <w:pStyle w:val="Heading1"/>
      </w:pPr>
      <w:r>
        <w:lastRenderedPageBreak/>
        <w:t>References</w:t>
      </w:r>
      <w:bookmarkEnd w:id="2"/>
    </w:p>
    <w:p w14:paraId="66459959" w14:textId="36EEBD5E" w:rsidR="0018549C" w:rsidRPr="0018549C" w:rsidRDefault="00CF77FB" w:rsidP="0018549C">
      <w:pPr>
        <w:pStyle w:val="EndNoteBibliography"/>
      </w:pPr>
      <w:r>
        <w:fldChar w:fldCharType="begin"/>
      </w:r>
      <w:r>
        <w:instrText xml:space="preserve"> ADDIN EN.REFLIST </w:instrText>
      </w:r>
      <w:r>
        <w:fldChar w:fldCharType="separate"/>
      </w:r>
      <w:r w:rsidR="0018549C" w:rsidRPr="0018549C">
        <w:t>1.</w:t>
      </w:r>
      <w:r w:rsidR="0018549C" w:rsidRPr="0018549C">
        <w:tab/>
        <w:t>Kelsall HL, Glass DG, Priestly BG, Bell RJ, Newman DG, Wallace EM, et al. Literature review of effects of fuel and solvent exposure on human female reproductive outcomes. Report prepared for the Department of Veterans’ Affairs. Monash University; 2017. Available at [</w:t>
      </w:r>
      <w:hyperlink r:id="rId15" w:history="1">
        <w:r w:rsidR="0018549C" w:rsidRPr="0018549C">
          <w:rPr>
            <w:rStyle w:val="Hyperlink"/>
          </w:rPr>
          <w:t>https://www.dva.gov.au/sites/default/files/Question_14_Fuel_and_Solvent_Exposure_Technical_Report_Sept_2017.pdf</w:t>
        </w:r>
      </w:hyperlink>
      <w:r w:rsidR="0018549C" w:rsidRPr="0018549C">
        <w:t>], Accessed (22/04/2018)</w:t>
      </w:r>
    </w:p>
    <w:p w14:paraId="3147817F" w14:textId="77777777" w:rsidR="0018549C" w:rsidRPr="0018549C" w:rsidRDefault="0018549C" w:rsidP="0018549C">
      <w:pPr>
        <w:pStyle w:val="EndNoteBibliography"/>
        <w:spacing w:after="0"/>
      </w:pPr>
    </w:p>
    <w:p w14:paraId="208E5363" w14:textId="5E4737D2" w:rsidR="0018549C" w:rsidRPr="0018549C" w:rsidRDefault="0018549C" w:rsidP="0018549C">
      <w:pPr>
        <w:pStyle w:val="EndNoteBibliography"/>
      </w:pPr>
      <w:r w:rsidRPr="0018549C">
        <w:t>2.</w:t>
      </w:r>
      <w:r w:rsidRPr="0018549C">
        <w:tab/>
        <w:t>D'Este C, Attia J, Brown A, Byles J, Schofield PW, Gibberd R, et al. Study of Health Outcomes in Aircraft Maintenance Personnel (SHOAMP). Phase III Report on the General Health and Medical Study. Department of Veterans' Affairs 2004. Available at [</w:t>
      </w:r>
      <w:hyperlink r:id="rId16" w:history="1">
        <w:r w:rsidRPr="0018549C">
          <w:rPr>
            <w:rStyle w:val="Hyperlink"/>
          </w:rPr>
          <w:t>https://web.archive.org/web/20080309023912/http://www.defence.gov.au/health/research/shoamp/i-SHOAMP.htm</w:t>
        </w:r>
      </w:hyperlink>
      <w:r w:rsidRPr="0018549C">
        <w:t>], Accessed (22/04/2018)</w:t>
      </w:r>
    </w:p>
    <w:p w14:paraId="1EE17E07" w14:textId="77777777" w:rsidR="0018549C" w:rsidRPr="0018549C" w:rsidRDefault="0018549C" w:rsidP="0018549C">
      <w:pPr>
        <w:pStyle w:val="EndNoteBibliography"/>
        <w:spacing w:after="0"/>
      </w:pPr>
    </w:p>
    <w:p w14:paraId="39ABC54B" w14:textId="77777777" w:rsidR="0018549C" w:rsidRPr="0018549C" w:rsidRDefault="0018549C" w:rsidP="0018549C">
      <w:pPr>
        <w:pStyle w:val="EndNoteBibliography"/>
      </w:pPr>
      <w:r w:rsidRPr="0018549C">
        <w:t>3.</w:t>
      </w:r>
      <w:r w:rsidRPr="0018549C">
        <w:tab/>
        <w:t>Brown A, Gibson R, Tavener M, Guest M, D'Este C, Byles J, et al. Sexual function in F-111 maintenance workers: the study of health outcomes in aircraft maintenance personnel. J Sex Med. 2009;6(6):1569-78.</w:t>
      </w:r>
    </w:p>
    <w:p w14:paraId="1783BCF2" w14:textId="77777777" w:rsidR="0018549C" w:rsidRPr="0018549C" w:rsidRDefault="0018549C" w:rsidP="0018549C">
      <w:pPr>
        <w:pStyle w:val="EndNoteBibliography"/>
        <w:spacing w:after="0"/>
      </w:pPr>
    </w:p>
    <w:p w14:paraId="33A2F43E" w14:textId="77777777" w:rsidR="0018549C" w:rsidRPr="0018549C" w:rsidRDefault="0018549C" w:rsidP="0018549C">
      <w:pPr>
        <w:pStyle w:val="EndNoteBibliography"/>
      </w:pPr>
      <w:r w:rsidRPr="0018549C">
        <w:t>4.</w:t>
      </w:r>
      <w:r w:rsidRPr="0018549C">
        <w:tab/>
        <w:t>Lemasters GK, Olsen DM, Yiin JH, Lockey JE, Shukla R, Selevan SG, et al. Male reproductive effects of solvent and fuel exposure during aircraft maintenance. Reprod Toxicol. 1999;13(3):155-66.</w:t>
      </w:r>
    </w:p>
    <w:p w14:paraId="1CA83698" w14:textId="77777777" w:rsidR="0018549C" w:rsidRPr="0018549C" w:rsidRDefault="0018549C" w:rsidP="0018549C">
      <w:pPr>
        <w:pStyle w:val="EndNoteBibliography"/>
        <w:spacing w:after="0"/>
      </w:pPr>
    </w:p>
    <w:p w14:paraId="098968A1" w14:textId="77777777" w:rsidR="0018549C" w:rsidRPr="0018549C" w:rsidRDefault="0018549C" w:rsidP="0018549C">
      <w:pPr>
        <w:pStyle w:val="EndNoteBibliography"/>
      </w:pPr>
      <w:r w:rsidRPr="0018549C">
        <w:t>5.</w:t>
      </w:r>
      <w:r w:rsidRPr="0018549C">
        <w:tab/>
        <w:t>Kesner JS, Lemasters GK, Knecht EA, Krieg EF, Jr., Reutman SR. The effects of JP8 jet fuel on serum endocrine concentrations in men: risk assessment of acute exposure to jet fuel. In: Kendall RK, Smith E, editors. JP8: final risk assessment Kendall RK, Smith E, eds Brooks City-Base, TX: Air Force Institute for Operational Health. Air Force Institute for Operational, Health Risk Analysis Directorate, Texas. 2001. p. 91-6.</w:t>
      </w:r>
    </w:p>
    <w:p w14:paraId="75C2E212" w14:textId="77777777" w:rsidR="0018549C" w:rsidRPr="0018549C" w:rsidRDefault="0018549C" w:rsidP="0018549C">
      <w:pPr>
        <w:pStyle w:val="EndNoteBibliography"/>
        <w:spacing w:after="0"/>
      </w:pPr>
    </w:p>
    <w:p w14:paraId="20F508DD" w14:textId="77777777" w:rsidR="0018549C" w:rsidRPr="0018549C" w:rsidRDefault="0018549C" w:rsidP="0018549C">
      <w:pPr>
        <w:pStyle w:val="EndNoteBibliography"/>
      </w:pPr>
      <w:r w:rsidRPr="0018549C">
        <w:t>6.</w:t>
      </w:r>
      <w:r w:rsidRPr="0018549C">
        <w:tab/>
        <w:t>Desrosiers TA, Herring AH, Shapira SK, Hooiveld M, Luben TJ, Herdt-Losavio ML, et al. Paternal occupation and birth defects: findings from the National Birth Defects Prevention Study. Occup Environ Med. 2012;69(8):534-42.</w:t>
      </w:r>
    </w:p>
    <w:p w14:paraId="0C16C65A" w14:textId="77777777" w:rsidR="0018549C" w:rsidRPr="0018549C" w:rsidRDefault="0018549C" w:rsidP="0018549C">
      <w:pPr>
        <w:pStyle w:val="EndNoteBibliography"/>
        <w:spacing w:after="0"/>
      </w:pPr>
    </w:p>
    <w:p w14:paraId="786E44FD" w14:textId="470E1FF7" w:rsidR="0018549C" w:rsidRPr="0018549C" w:rsidRDefault="0018549C" w:rsidP="0018549C">
      <w:pPr>
        <w:pStyle w:val="EndNoteBibliography"/>
      </w:pPr>
      <w:r w:rsidRPr="0018549C">
        <w:t>7.</w:t>
      </w:r>
      <w:r w:rsidRPr="0018549C">
        <w:tab/>
        <w:t>Agency for Toxic Substances and Disease Registry (</w:t>
      </w:r>
      <w:r w:rsidRPr="0018549C">
        <w:rPr>
          <w:sz w:val="20"/>
        </w:rPr>
        <w:t>ATSDR)</w:t>
      </w:r>
      <w:r w:rsidRPr="0018549C">
        <w:t>. Toxicological profile for JP-5, JP-8, and jet A fuels. Altanta, Georgia: Agency for Toxic Substances and Disease Registry (ATSDR) and U.S. Department of Health and Human Services; 2017. Available at [</w:t>
      </w:r>
      <w:hyperlink r:id="rId17" w:history="1">
        <w:r w:rsidRPr="0018549C">
          <w:rPr>
            <w:rStyle w:val="Hyperlink"/>
          </w:rPr>
          <w:t>https://www.atsdr.cdc.gov/toxprofiles/tp121.pdf</w:t>
        </w:r>
      </w:hyperlink>
      <w:r w:rsidRPr="0018549C">
        <w:t>], Accessed (22/04/2018)</w:t>
      </w:r>
    </w:p>
    <w:p w14:paraId="3F6F608F" w14:textId="77777777" w:rsidR="0018549C" w:rsidRPr="0018549C" w:rsidRDefault="0018549C" w:rsidP="0018549C">
      <w:pPr>
        <w:pStyle w:val="EndNoteBibliography"/>
        <w:spacing w:after="0"/>
      </w:pPr>
    </w:p>
    <w:p w14:paraId="2D41DB06" w14:textId="77777777" w:rsidR="0018549C" w:rsidRPr="0018549C" w:rsidRDefault="0018549C" w:rsidP="0018549C">
      <w:pPr>
        <w:pStyle w:val="EndNoteBibliography"/>
      </w:pPr>
      <w:r w:rsidRPr="0018549C">
        <w:t>8.</w:t>
      </w:r>
      <w:r w:rsidRPr="0018549C">
        <w:tab/>
        <w:t>Institute of Medicine (IOM). Gulf War and Health: Volume 3: Fuels, Combustion Products, and Propellants. Washington, DC: The National Academies Press; 2005. 516 p.</w:t>
      </w:r>
    </w:p>
    <w:p w14:paraId="03EADBC5" w14:textId="77777777" w:rsidR="0018549C" w:rsidRPr="0018549C" w:rsidRDefault="0018549C" w:rsidP="0018549C">
      <w:pPr>
        <w:pStyle w:val="EndNoteBibliography"/>
        <w:spacing w:after="0"/>
      </w:pPr>
    </w:p>
    <w:p w14:paraId="1BCD4A34" w14:textId="77777777" w:rsidR="0018549C" w:rsidRPr="0018549C" w:rsidRDefault="0018549C" w:rsidP="0018549C">
      <w:pPr>
        <w:pStyle w:val="EndNoteBibliography"/>
      </w:pPr>
      <w:r w:rsidRPr="0018549C">
        <w:t>9.</w:t>
      </w:r>
      <w:r w:rsidRPr="0018549C">
        <w:tab/>
        <w:t>National Research Council (NRC). Toxicologic Assessment of Jet-Propulsion Fuel 8. Washington, DC: The National Academies Press; 2003. 229 p.</w:t>
      </w:r>
    </w:p>
    <w:p w14:paraId="16F7BD7A" w14:textId="77777777" w:rsidR="0018549C" w:rsidRPr="0018549C" w:rsidRDefault="0018549C" w:rsidP="0018549C">
      <w:pPr>
        <w:pStyle w:val="EndNoteBibliography"/>
        <w:spacing w:after="0"/>
      </w:pPr>
    </w:p>
    <w:p w14:paraId="23501AF6" w14:textId="77777777" w:rsidR="0018549C" w:rsidRPr="0018549C" w:rsidRDefault="0018549C" w:rsidP="0018549C">
      <w:pPr>
        <w:pStyle w:val="EndNoteBibliography"/>
      </w:pPr>
      <w:r w:rsidRPr="0018549C">
        <w:t>10.</w:t>
      </w:r>
      <w:r w:rsidRPr="0018549C">
        <w:tab/>
        <w:t>Mehlman MA. Dangerous and cancer-causing properties of products and chemicals in the oil refining and petrochemical industry. VIII. Health effects of motor fuels: carcinogenicity of gasoline--scientific update. Environ Res. 1992;59(1):238-49.</w:t>
      </w:r>
    </w:p>
    <w:p w14:paraId="1E7EF4CA" w14:textId="77777777" w:rsidR="0018549C" w:rsidRPr="0018549C" w:rsidRDefault="0018549C" w:rsidP="0018549C">
      <w:pPr>
        <w:pStyle w:val="EndNoteBibliography"/>
        <w:spacing w:after="0"/>
      </w:pPr>
    </w:p>
    <w:p w14:paraId="125746DC" w14:textId="77777777" w:rsidR="0018549C" w:rsidRPr="0018549C" w:rsidRDefault="0018549C" w:rsidP="0018549C">
      <w:pPr>
        <w:pStyle w:val="EndNoteBibliography"/>
      </w:pPr>
      <w:r w:rsidRPr="0018549C">
        <w:t>11.</w:t>
      </w:r>
      <w:r w:rsidRPr="0018549C">
        <w:tab/>
        <w:t>Mehlman MA. Dangerous and cancer-causing properties of products and chemicals in the oil-refining and petrochemical industry--Part XXII: Health hazards from exposure to gasoline containing methyl tertiary butyl ether: study of New Jersey residents. Toxicol Ind Health. 1996;12(5):613-27.</w:t>
      </w:r>
    </w:p>
    <w:p w14:paraId="52998098" w14:textId="77777777" w:rsidR="0018549C" w:rsidRPr="0018549C" w:rsidRDefault="0018549C" w:rsidP="0018549C">
      <w:pPr>
        <w:pStyle w:val="EndNoteBibliography"/>
        <w:spacing w:after="0"/>
      </w:pPr>
    </w:p>
    <w:p w14:paraId="0E098326" w14:textId="77777777" w:rsidR="0018549C" w:rsidRPr="0018549C" w:rsidRDefault="0018549C" w:rsidP="0018549C">
      <w:pPr>
        <w:pStyle w:val="EndNoteBibliography"/>
      </w:pPr>
      <w:r w:rsidRPr="0018549C">
        <w:t>12.</w:t>
      </w:r>
      <w:r w:rsidRPr="0018549C">
        <w:tab/>
        <w:t>International Agency for Research on Cancer (IARC). Occupational Exposures in Petroleum Refining: Crude Oil and Major Petroleum Fuels. World Health Organization, editor: International Agency for Research on Cancer - World Health Organization; 1989.</w:t>
      </w:r>
    </w:p>
    <w:p w14:paraId="72C83546" w14:textId="77777777" w:rsidR="0018549C" w:rsidRPr="0018549C" w:rsidRDefault="0018549C" w:rsidP="0018549C">
      <w:pPr>
        <w:pStyle w:val="EndNoteBibliography"/>
        <w:spacing w:after="0"/>
      </w:pPr>
    </w:p>
    <w:p w14:paraId="3BCD9F48" w14:textId="618FE8A5" w:rsidR="0018549C" w:rsidRPr="0018549C" w:rsidRDefault="0018549C" w:rsidP="0018549C">
      <w:pPr>
        <w:pStyle w:val="EndNoteBibliography"/>
      </w:pPr>
      <w:r w:rsidRPr="0018549C">
        <w:t>13.</w:t>
      </w:r>
      <w:r w:rsidRPr="0018549C">
        <w:tab/>
        <w:t>Department of Veterans' Affairs (DVA). F-111 fuel tank maintenance &gt; Inquiries and studies &gt; The SHOAMP. Department of Veterans' Affairs; 2014. Available at [</w:t>
      </w:r>
      <w:hyperlink r:id="rId18" w:history="1">
        <w:r w:rsidRPr="0018549C">
          <w:rPr>
            <w:rStyle w:val="Hyperlink"/>
          </w:rPr>
          <w:t>https://www.dva.gov.au/benefits-and-payments/f-111-fuel-tank-maintenance/inquiries-and-studies/studies</w:t>
        </w:r>
      </w:hyperlink>
      <w:r w:rsidRPr="0018549C">
        <w:t>], Accessed (22/04/2018)</w:t>
      </w:r>
    </w:p>
    <w:p w14:paraId="5979C5AE" w14:textId="77777777" w:rsidR="0018549C" w:rsidRPr="0018549C" w:rsidRDefault="0018549C" w:rsidP="0018549C">
      <w:pPr>
        <w:pStyle w:val="EndNoteBibliography"/>
      </w:pPr>
    </w:p>
    <w:p w14:paraId="49DD91A1" w14:textId="3F246270" w:rsidR="00882322" w:rsidRDefault="00CF77FB" w:rsidP="0018549C">
      <w:pPr>
        <w:pStyle w:val="ListNumber"/>
        <w:numPr>
          <w:ilvl w:val="0"/>
          <w:numId w:val="0"/>
        </w:numPr>
        <w:ind w:left="357"/>
      </w:pPr>
      <w:r>
        <w:fldChar w:fldCharType="end"/>
      </w:r>
    </w:p>
    <w:sectPr w:rsidR="00882322" w:rsidSect="009430F0">
      <w:pgSz w:w="11906" w:h="16838" w:code="9"/>
      <w:pgMar w:top="1418" w:right="1418" w:bottom="1418" w:left="141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5B8CAE" w14:textId="77777777" w:rsidR="00E37883" w:rsidRDefault="00E37883" w:rsidP="002348D1">
      <w:pPr>
        <w:spacing w:after="0" w:line="240" w:lineRule="auto"/>
      </w:pPr>
      <w:r>
        <w:separator/>
      </w:r>
    </w:p>
  </w:endnote>
  <w:endnote w:type="continuationSeparator" w:id="0">
    <w:p w14:paraId="2C9C459B" w14:textId="77777777" w:rsidR="00E37883" w:rsidRDefault="00E37883" w:rsidP="00234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43A7B" w14:textId="77777777" w:rsidR="00662761" w:rsidRDefault="006627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3160C1" w14:textId="3685814F" w:rsidR="00E37883" w:rsidRPr="002F6F6B" w:rsidRDefault="00E37883" w:rsidP="002F6F6B">
    <w:pPr>
      <w:pStyle w:val="Footer"/>
      <w:tabs>
        <w:tab w:val="clear" w:pos="4513"/>
        <w:tab w:val="clear" w:pos="9026"/>
      </w:tabs>
    </w:pPr>
    <w:r>
      <w:fldChar w:fldCharType="begin"/>
    </w:r>
    <w:r>
      <w:instrText xml:space="preserve"> PAGE   \* MERGEFORMAT </w:instrText>
    </w:r>
    <w:r>
      <w:fldChar w:fldCharType="separate"/>
    </w:r>
    <w:r w:rsidR="00662761">
      <w:rPr>
        <w:noProof/>
      </w:rPr>
      <w:t>1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3BFC7" w14:textId="77777777" w:rsidR="00662761" w:rsidRDefault="00662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089A8C" w14:textId="77777777" w:rsidR="00E37883" w:rsidRDefault="00E37883" w:rsidP="002348D1">
      <w:pPr>
        <w:spacing w:after="0" w:line="240" w:lineRule="auto"/>
      </w:pPr>
      <w:r>
        <w:separator/>
      </w:r>
    </w:p>
  </w:footnote>
  <w:footnote w:type="continuationSeparator" w:id="0">
    <w:p w14:paraId="6E3A96C7" w14:textId="77777777" w:rsidR="00E37883" w:rsidRDefault="00E37883" w:rsidP="002348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B969B" w14:textId="77777777" w:rsidR="00662761" w:rsidRDefault="006627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EF048" w14:textId="77777777" w:rsidR="00E37883" w:rsidRPr="004740FC" w:rsidRDefault="00E37883" w:rsidP="00F20AB5">
    <w:pPr>
      <w:autoSpaceDE w:val="0"/>
      <w:autoSpaceDN w:val="0"/>
      <w:adjustRightInd w:val="0"/>
      <w:spacing w:after="0" w:line="240" w:lineRule="auto"/>
      <w:rPr>
        <w:lang w:val="en-US"/>
      </w:rPr>
    </w:pPr>
    <w:r>
      <w:rPr>
        <w:rFonts w:ascii="Arial" w:hAnsi="Arial" w:cs="Arial"/>
        <w:sz w:val="21"/>
        <w:szCs w:val="21"/>
      </w:rPr>
      <w:t>Literature review of effects of fuel exposure on human male reproductive outcom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40CBB" w14:textId="77777777" w:rsidR="00E37883" w:rsidRDefault="00E37883">
    <w:pPr>
      <w:pStyle w:val="Header"/>
    </w:pPr>
    <w:r>
      <w:rPr>
        <w:noProof/>
        <w:lang w:eastAsia="en-AU"/>
      </w:rPr>
      <w:drawing>
        <wp:anchor distT="0" distB="0" distL="114300" distR="114300" simplePos="0" relativeHeight="251658240" behindDoc="0" locked="1" layoutInCell="0" allowOverlap="1" wp14:anchorId="30D74EF0" wp14:editId="4EFC2753">
          <wp:simplePos x="899652" y="353961"/>
          <wp:positionH relativeFrom="page">
            <wp:align>left</wp:align>
          </wp:positionH>
          <wp:positionV relativeFrom="page">
            <wp:align>top</wp:align>
          </wp:positionV>
          <wp:extent cx="7560000" cy="10699200"/>
          <wp:effectExtent l="0" t="0" r="3175" b="6985"/>
          <wp:wrapNone/>
          <wp:docPr id="1" name="Picture 1" title="Cover 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verPa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60000" cy="106992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5E6EA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AF287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142B53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F0E476E"/>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10D4F2E8"/>
    <w:lvl w:ilvl="0">
      <w:start w:val="1"/>
      <w:numFmt w:val="decimal"/>
      <w:pStyle w:val="ListNumber"/>
      <w:lvlText w:val="%1."/>
      <w:lvlJc w:val="left"/>
      <w:pPr>
        <w:tabs>
          <w:tab w:val="num" w:pos="360"/>
        </w:tabs>
        <w:ind w:left="360" w:hanging="360"/>
      </w:pPr>
    </w:lvl>
  </w:abstractNum>
  <w:abstractNum w:abstractNumId="5" w15:restartNumberingAfterBreak="0">
    <w:nsid w:val="03B7440E"/>
    <w:multiLevelType w:val="hybridMultilevel"/>
    <w:tmpl w:val="A2D080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6FC198D"/>
    <w:multiLevelType w:val="hybridMultilevel"/>
    <w:tmpl w:val="7DD03170"/>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927458C"/>
    <w:multiLevelType w:val="multilevel"/>
    <w:tmpl w:val="0C09001D"/>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0C524C0E"/>
    <w:multiLevelType w:val="multilevel"/>
    <w:tmpl w:val="786AEA22"/>
    <w:name w:val="DVABullets5"/>
    <w:styleLink w:val="DVABullets"/>
    <w:lvl w:ilvl="0">
      <w:start w:val="1"/>
      <w:numFmt w:val="bullet"/>
      <w:lvlText w:val=""/>
      <w:lvlJc w:val="left"/>
      <w:pPr>
        <w:ind w:left="360" w:hanging="360"/>
      </w:pPr>
      <w:rPr>
        <w:rFonts w:ascii="Symbol" w:hAnsi="Symbol" w:hint="default"/>
        <w:color w:val="auto"/>
      </w:rPr>
    </w:lvl>
    <w:lvl w:ilvl="1">
      <w:start w:val="1"/>
      <w:numFmt w:val="bullet"/>
      <w:lvlText w:val="o"/>
      <w:lvlJc w:val="left"/>
      <w:pPr>
        <w:ind w:left="720" w:hanging="360"/>
      </w:pPr>
      <w:rPr>
        <w:rFonts w:ascii="Courier New" w:hAnsi="Courier New" w:hint="default"/>
        <w:color w:val="auto"/>
      </w:rPr>
    </w:lvl>
    <w:lvl w:ilvl="2">
      <w:start w:val="1"/>
      <w:numFmt w:val="bullet"/>
      <w:lvlText w:val=""/>
      <w:lvlJc w:val="left"/>
      <w:pPr>
        <w:ind w:left="1080" w:hanging="360"/>
      </w:pPr>
      <w:rPr>
        <w:rFonts w:ascii="Symbol" w:hAnsi="Symbol" w:hint="default"/>
        <w:color w:val="auto"/>
      </w:rPr>
    </w:lvl>
    <w:lvl w:ilvl="3">
      <w:start w:val="1"/>
      <w:numFmt w:val="bullet"/>
      <w:lvlText w:val="o"/>
      <w:lvlJc w:val="left"/>
      <w:pPr>
        <w:ind w:left="1440" w:hanging="360"/>
      </w:pPr>
      <w:rPr>
        <w:rFonts w:ascii="Courier New" w:hAnsi="Courier New"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o"/>
      <w:lvlJc w:val="left"/>
      <w:pPr>
        <w:ind w:left="2160" w:hanging="360"/>
      </w:pPr>
      <w:rPr>
        <w:rFonts w:ascii="Courier New" w:hAnsi="Courier New" w:hint="default"/>
        <w:color w:val="auto"/>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9" w15:restartNumberingAfterBreak="0">
    <w:nsid w:val="1A513B8B"/>
    <w:multiLevelType w:val="hybridMultilevel"/>
    <w:tmpl w:val="ED06B500"/>
    <w:lvl w:ilvl="0" w:tplc="0C090003">
      <w:start w:val="1"/>
      <w:numFmt w:val="bullet"/>
      <w:lvlText w:val="o"/>
      <w:lvlJc w:val="left"/>
      <w:pPr>
        <w:ind w:left="1077" w:hanging="360"/>
      </w:pPr>
      <w:rPr>
        <w:rFonts w:ascii="Courier New" w:hAnsi="Courier New" w:cs="Courier New"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0" w15:restartNumberingAfterBreak="0">
    <w:nsid w:val="1A8E68BD"/>
    <w:multiLevelType w:val="multilevel"/>
    <w:tmpl w:val="786AEA22"/>
    <w:name w:val="DVABullets2"/>
    <w:numStyleLink w:val="DVABullets"/>
  </w:abstractNum>
  <w:abstractNum w:abstractNumId="11" w15:restartNumberingAfterBreak="0">
    <w:nsid w:val="1D840FA2"/>
    <w:multiLevelType w:val="hybridMultilevel"/>
    <w:tmpl w:val="10AE27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5E4E0C"/>
    <w:multiLevelType w:val="hybridMultilevel"/>
    <w:tmpl w:val="C4D81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4C46EF9"/>
    <w:multiLevelType w:val="multilevel"/>
    <w:tmpl w:val="786AEA22"/>
    <w:name w:val="DVABullets3"/>
    <w:numStyleLink w:val="DVABullets"/>
  </w:abstractNum>
  <w:abstractNum w:abstractNumId="14" w15:restartNumberingAfterBreak="0">
    <w:nsid w:val="357221B3"/>
    <w:multiLevelType w:val="multilevel"/>
    <w:tmpl w:val="786AEA22"/>
    <w:name w:val="DVABullets4"/>
    <w:numStyleLink w:val="DVABullets"/>
  </w:abstractNum>
  <w:abstractNum w:abstractNumId="15" w15:restartNumberingAfterBreak="0">
    <w:nsid w:val="3A66121C"/>
    <w:multiLevelType w:val="multilevel"/>
    <w:tmpl w:val="786AEA22"/>
    <w:name w:val="DVABullets5"/>
    <w:numStyleLink w:val="DVABullets"/>
  </w:abstractNum>
  <w:abstractNum w:abstractNumId="16" w15:restartNumberingAfterBreak="0">
    <w:nsid w:val="4DF91F42"/>
    <w:multiLevelType w:val="hybridMultilevel"/>
    <w:tmpl w:val="D5E690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D264532"/>
    <w:multiLevelType w:val="hybridMultilevel"/>
    <w:tmpl w:val="90B63C70"/>
    <w:lvl w:ilvl="0" w:tplc="0C090001">
      <w:start w:val="1"/>
      <w:numFmt w:val="bullet"/>
      <w:lvlText w:val=""/>
      <w:lvlJc w:val="left"/>
      <w:pPr>
        <w:ind w:left="720" w:hanging="360"/>
      </w:pPr>
      <w:rPr>
        <w:rFonts w:ascii="Symbol" w:hAnsi="Symbol" w:hint="default"/>
      </w:rPr>
    </w:lvl>
    <w:lvl w:ilvl="1" w:tplc="1144D182">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FA63791"/>
    <w:multiLevelType w:val="multilevel"/>
    <w:tmpl w:val="8D904530"/>
    <w:name w:val="DVABulletsList2"/>
    <w:numStyleLink w:val="DVABulletsList"/>
  </w:abstractNum>
  <w:abstractNum w:abstractNumId="19" w15:restartNumberingAfterBreak="0">
    <w:nsid w:val="64927E4C"/>
    <w:multiLevelType w:val="multilevel"/>
    <w:tmpl w:val="DBC47068"/>
    <w:name w:val="DVATableBullet2"/>
    <w:numStyleLink w:val="DVATableBullet"/>
  </w:abstractNum>
  <w:abstractNum w:abstractNumId="20" w15:restartNumberingAfterBreak="0">
    <w:nsid w:val="65C747EE"/>
    <w:multiLevelType w:val="hybridMultilevel"/>
    <w:tmpl w:val="C8E8FE1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72660BEB"/>
    <w:multiLevelType w:val="multilevel"/>
    <w:tmpl w:val="8D904530"/>
    <w:name w:val="DVABulletsList"/>
    <w:styleLink w:val="DVABulletsList"/>
    <w:lvl w:ilvl="0">
      <w:start w:val="1"/>
      <w:numFmt w:val="bullet"/>
      <w:pStyle w:val="Bullets"/>
      <w:lvlText w:val=""/>
      <w:lvlJc w:val="left"/>
      <w:pPr>
        <w:ind w:left="357" w:hanging="357"/>
      </w:pPr>
      <w:rPr>
        <w:rFonts w:ascii="Symbol" w:hAnsi="Symbol" w:hint="default"/>
      </w:rPr>
    </w:lvl>
    <w:lvl w:ilvl="1">
      <w:start w:val="1"/>
      <w:numFmt w:val="bullet"/>
      <w:pStyle w:val="Bullets2"/>
      <w:lvlText w:val="o"/>
      <w:lvlJc w:val="left"/>
      <w:pPr>
        <w:ind w:left="720" w:hanging="363"/>
      </w:pPr>
      <w:rPr>
        <w:rFonts w:ascii="Courier New" w:hAnsi="Courier New" w:hint="default"/>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22" w15:restartNumberingAfterBreak="0">
    <w:nsid w:val="756F69B2"/>
    <w:multiLevelType w:val="multilevel"/>
    <w:tmpl w:val="DBC47068"/>
    <w:name w:val="DVATableBullet"/>
    <w:styleLink w:val="DVATableBullet"/>
    <w:lvl w:ilvl="0">
      <w:start w:val="1"/>
      <w:numFmt w:val="bullet"/>
      <w:pStyle w:val="TableBullets"/>
      <w:lvlText w:val="-"/>
      <w:lvlJc w:val="left"/>
      <w:pPr>
        <w:ind w:left="170" w:hanging="170"/>
      </w:pPr>
      <w:rPr>
        <w:rFonts w:ascii="Symbol" w:hAnsi="Symbol" w:hint="default"/>
        <w:color w:val="auto"/>
      </w:rPr>
    </w:lvl>
    <w:lvl w:ilvl="1">
      <w:start w:val="1"/>
      <w:numFmt w:val="bullet"/>
      <w:lvlText w:val="-"/>
      <w:lvlJc w:val="left"/>
      <w:pPr>
        <w:ind w:left="340" w:hanging="170"/>
      </w:pPr>
      <w:rPr>
        <w:rFonts w:ascii="Symbol" w:hAnsi="Symbol" w:hint="default"/>
        <w:color w:val="auto"/>
      </w:rPr>
    </w:lvl>
    <w:lvl w:ilvl="2">
      <w:start w:val="1"/>
      <w:numFmt w:val="bullet"/>
      <w:lvlText w:val="-"/>
      <w:lvlJc w:val="left"/>
      <w:pPr>
        <w:ind w:left="510" w:hanging="170"/>
      </w:pPr>
      <w:rPr>
        <w:rFonts w:ascii="Symbol" w:hAnsi="Symbol" w:hint="default"/>
        <w:color w:val="auto"/>
      </w:rPr>
    </w:lvl>
    <w:lvl w:ilvl="3">
      <w:start w:val="1"/>
      <w:numFmt w:val="bullet"/>
      <w:lvlText w:val="-"/>
      <w:lvlJc w:val="left"/>
      <w:pPr>
        <w:ind w:left="680" w:hanging="170"/>
      </w:pPr>
      <w:rPr>
        <w:rFonts w:ascii="Symbol" w:hAnsi="Symbol" w:hint="default"/>
        <w:color w:val="auto"/>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num w:numId="1">
    <w:abstractNumId w:val="7"/>
  </w:num>
  <w:num w:numId="2">
    <w:abstractNumId w:val="12"/>
  </w:num>
  <w:num w:numId="3">
    <w:abstractNumId w:val="5"/>
  </w:num>
  <w:num w:numId="4">
    <w:abstractNumId w:val="8"/>
  </w:num>
  <w:num w:numId="5">
    <w:abstractNumId w:val="10"/>
  </w:num>
  <w:num w:numId="6">
    <w:abstractNumId w:val="13"/>
  </w:num>
  <w:num w:numId="7">
    <w:abstractNumId w:val="22"/>
  </w:num>
  <w:num w:numId="8">
    <w:abstractNumId w:val="19"/>
  </w:num>
  <w:num w:numId="9">
    <w:abstractNumId w:val="4"/>
  </w:num>
  <w:num w:numId="10">
    <w:abstractNumId w:val="3"/>
  </w:num>
  <w:num w:numId="11">
    <w:abstractNumId w:val="2"/>
  </w:num>
  <w:num w:numId="12">
    <w:abstractNumId w:val="1"/>
  </w:num>
  <w:num w:numId="13">
    <w:abstractNumId w:val="0"/>
  </w:num>
  <w:num w:numId="14">
    <w:abstractNumId w:val="4"/>
    <w:lvlOverride w:ilvl="0">
      <w:startOverride w:val="1"/>
    </w:lvlOverride>
  </w:num>
  <w:num w:numId="15">
    <w:abstractNumId w:val="14"/>
  </w:num>
  <w:num w:numId="16">
    <w:abstractNumId w:val="4"/>
    <w:lvlOverride w:ilvl="0">
      <w:startOverride w:val="1"/>
    </w:lvlOverride>
  </w:num>
  <w:num w:numId="17">
    <w:abstractNumId w:val="15"/>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17"/>
  </w:num>
  <w:num w:numId="23">
    <w:abstractNumId w:val="21"/>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11"/>
  </w:num>
  <w:num w:numId="27">
    <w:abstractNumId w:val="6"/>
  </w:num>
  <w:num w:numId="28">
    <w:abstractNumId w:val="9"/>
  </w:num>
  <w:num w:numId="29">
    <w:abstractNumId w:val="20"/>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131078" w:nlCheck="1" w:checkStyle="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trackRevisions/>
  <w:defaultTabStop w:val="720"/>
  <w:characterSpacingControl w:val="doNotCompress"/>
  <w:hdrShapeDefaults>
    <o:shapedefaults v:ext="edit" spidmax="1064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rdree5vvppzset05apfadvve9dr9x5sw5f&quot;&gt;DVA Technical Report Template_LP_Fuels&lt;record-ids&gt;&lt;item&gt;2&lt;/item&gt;&lt;item&gt;10&lt;/item&gt;&lt;item&gt;11&lt;/item&gt;&lt;item&gt;15&lt;/item&gt;&lt;item&gt;26&lt;/item&gt;&lt;item&gt;27&lt;/item&gt;&lt;item&gt;28&lt;/item&gt;&lt;item&gt;29&lt;/item&gt;&lt;item&gt;30&lt;/item&gt;&lt;item&gt;31&lt;/item&gt;&lt;item&gt;32&lt;/item&gt;&lt;item&gt;39&lt;/item&gt;&lt;item&gt;40&lt;/item&gt;&lt;/record-ids&gt;&lt;/item&gt;&lt;/Libraries&gt;"/>
  </w:docVars>
  <w:rsids>
    <w:rsidRoot w:val="00597D4B"/>
    <w:rsid w:val="0001153B"/>
    <w:rsid w:val="000349FE"/>
    <w:rsid w:val="00040B98"/>
    <w:rsid w:val="00046137"/>
    <w:rsid w:val="000514F5"/>
    <w:rsid w:val="0005181E"/>
    <w:rsid w:val="00053050"/>
    <w:rsid w:val="00080357"/>
    <w:rsid w:val="00082A37"/>
    <w:rsid w:val="00095456"/>
    <w:rsid w:val="000B6533"/>
    <w:rsid w:val="000C3AFB"/>
    <w:rsid w:val="000D1EC3"/>
    <w:rsid w:val="000E715B"/>
    <w:rsid w:val="000F480D"/>
    <w:rsid w:val="000F63F3"/>
    <w:rsid w:val="001158DD"/>
    <w:rsid w:val="00125EDA"/>
    <w:rsid w:val="00156DA0"/>
    <w:rsid w:val="001739DE"/>
    <w:rsid w:val="0018549C"/>
    <w:rsid w:val="001A2575"/>
    <w:rsid w:val="001B1988"/>
    <w:rsid w:val="001B6003"/>
    <w:rsid w:val="001C1154"/>
    <w:rsid w:val="001C5937"/>
    <w:rsid w:val="001C6EF4"/>
    <w:rsid w:val="001E10FD"/>
    <w:rsid w:val="001F0595"/>
    <w:rsid w:val="0021349D"/>
    <w:rsid w:val="002201C6"/>
    <w:rsid w:val="002224A0"/>
    <w:rsid w:val="002228EE"/>
    <w:rsid w:val="002348D1"/>
    <w:rsid w:val="00252C4E"/>
    <w:rsid w:val="0027524A"/>
    <w:rsid w:val="00280D91"/>
    <w:rsid w:val="00281ADD"/>
    <w:rsid w:val="00293DEC"/>
    <w:rsid w:val="002962E7"/>
    <w:rsid w:val="00296C5B"/>
    <w:rsid w:val="002B0B5A"/>
    <w:rsid w:val="002B0B6A"/>
    <w:rsid w:val="002C2500"/>
    <w:rsid w:val="002D106C"/>
    <w:rsid w:val="002D3C3F"/>
    <w:rsid w:val="002E2175"/>
    <w:rsid w:val="002F3001"/>
    <w:rsid w:val="002F4828"/>
    <w:rsid w:val="002F6F6B"/>
    <w:rsid w:val="00304D2D"/>
    <w:rsid w:val="003211A4"/>
    <w:rsid w:val="00321C7D"/>
    <w:rsid w:val="00323BCE"/>
    <w:rsid w:val="003269EB"/>
    <w:rsid w:val="003313B6"/>
    <w:rsid w:val="00333956"/>
    <w:rsid w:val="00356D11"/>
    <w:rsid w:val="00360833"/>
    <w:rsid w:val="00360B72"/>
    <w:rsid w:val="00365CC2"/>
    <w:rsid w:val="003827B3"/>
    <w:rsid w:val="0039382D"/>
    <w:rsid w:val="003A122E"/>
    <w:rsid w:val="003A7E2E"/>
    <w:rsid w:val="003B6A2F"/>
    <w:rsid w:val="003B6C39"/>
    <w:rsid w:val="003D0D89"/>
    <w:rsid w:val="003F7D13"/>
    <w:rsid w:val="00400504"/>
    <w:rsid w:val="00416B84"/>
    <w:rsid w:val="00421F5D"/>
    <w:rsid w:val="0042386A"/>
    <w:rsid w:val="00436918"/>
    <w:rsid w:val="004438FC"/>
    <w:rsid w:val="00450AAE"/>
    <w:rsid w:val="004561C5"/>
    <w:rsid w:val="00460C2F"/>
    <w:rsid w:val="004638D7"/>
    <w:rsid w:val="004740FC"/>
    <w:rsid w:val="00477A81"/>
    <w:rsid w:val="00480DFA"/>
    <w:rsid w:val="00486A0D"/>
    <w:rsid w:val="00492483"/>
    <w:rsid w:val="004924DE"/>
    <w:rsid w:val="004B00E0"/>
    <w:rsid w:val="004B63A2"/>
    <w:rsid w:val="004B643C"/>
    <w:rsid w:val="004C40DD"/>
    <w:rsid w:val="004D0F30"/>
    <w:rsid w:val="004E33BF"/>
    <w:rsid w:val="004E3D9F"/>
    <w:rsid w:val="004E3E75"/>
    <w:rsid w:val="004E6C93"/>
    <w:rsid w:val="004F1FE1"/>
    <w:rsid w:val="004F208A"/>
    <w:rsid w:val="00504B1C"/>
    <w:rsid w:val="005270D8"/>
    <w:rsid w:val="0053007F"/>
    <w:rsid w:val="00532E97"/>
    <w:rsid w:val="00592064"/>
    <w:rsid w:val="00596DA8"/>
    <w:rsid w:val="00597D4B"/>
    <w:rsid w:val="005C1D21"/>
    <w:rsid w:val="005D017C"/>
    <w:rsid w:val="005E7A0B"/>
    <w:rsid w:val="005F3583"/>
    <w:rsid w:val="00627934"/>
    <w:rsid w:val="00662761"/>
    <w:rsid w:val="00664260"/>
    <w:rsid w:val="00681BA6"/>
    <w:rsid w:val="006867D4"/>
    <w:rsid w:val="00686932"/>
    <w:rsid w:val="00694581"/>
    <w:rsid w:val="0069491E"/>
    <w:rsid w:val="006A2012"/>
    <w:rsid w:val="006B10E4"/>
    <w:rsid w:val="006B76CF"/>
    <w:rsid w:val="006C5E34"/>
    <w:rsid w:val="006E009F"/>
    <w:rsid w:val="006E0267"/>
    <w:rsid w:val="006E3791"/>
    <w:rsid w:val="006F0165"/>
    <w:rsid w:val="0070613B"/>
    <w:rsid w:val="00710E0F"/>
    <w:rsid w:val="00715F16"/>
    <w:rsid w:val="007178CF"/>
    <w:rsid w:val="00724EFD"/>
    <w:rsid w:val="00734B5B"/>
    <w:rsid w:val="00736040"/>
    <w:rsid w:val="007425B9"/>
    <w:rsid w:val="0075642B"/>
    <w:rsid w:val="00770AA3"/>
    <w:rsid w:val="0077164E"/>
    <w:rsid w:val="00774499"/>
    <w:rsid w:val="007813C4"/>
    <w:rsid w:val="007831AD"/>
    <w:rsid w:val="0078554F"/>
    <w:rsid w:val="007858B0"/>
    <w:rsid w:val="00790512"/>
    <w:rsid w:val="00795BA5"/>
    <w:rsid w:val="007A5395"/>
    <w:rsid w:val="007B0B60"/>
    <w:rsid w:val="007B7116"/>
    <w:rsid w:val="007C51FB"/>
    <w:rsid w:val="007E1F59"/>
    <w:rsid w:val="007E5E6C"/>
    <w:rsid w:val="007F38E5"/>
    <w:rsid w:val="007F6C6F"/>
    <w:rsid w:val="00802B4D"/>
    <w:rsid w:val="0082663B"/>
    <w:rsid w:val="008319F2"/>
    <w:rsid w:val="00862D9E"/>
    <w:rsid w:val="00872C29"/>
    <w:rsid w:val="00875014"/>
    <w:rsid w:val="00882322"/>
    <w:rsid w:val="008A1E04"/>
    <w:rsid w:val="008B106A"/>
    <w:rsid w:val="008C1F1D"/>
    <w:rsid w:val="008D09D7"/>
    <w:rsid w:val="008E356D"/>
    <w:rsid w:val="008E72DF"/>
    <w:rsid w:val="008F7B3E"/>
    <w:rsid w:val="00903EFB"/>
    <w:rsid w:val="00911944"/>
    <w:rsid w:val="00914F77"/>
    <w:rsid w:val="00915021"/>
    <w:rsid w:val="00915D82"/>
    <w:rsid w:val="009166D4"/>
    <w:rsid w:val="00923870"/>
    <w:rsid w:val="009315B1"/>
    <w:rsid w:val="00934BDC"/>
    <w:rsid w:val="009430F0"/>
    <w:rsid w:val="00945440"/>
    <w:rsid w:val="009464D7"/>
    <w:rsid w:val="00946A9F"/>
    <w:rsid w:val="00966DE2"/>
    <w:rsid w:val="00986CD9"/>
    <w:rsid w:val="009A0E29"/>
    <w:rsid w:val="009B4A35"/>
    <w:rsid w:val="009C4BE0"/>
    <w:rsid w:val="009C54CD"/>
    <w:rsid w:val="009D1C3E"/>
    <w:rsid w:val="009D3DF2"/>
    <w:rsid w:val="009D5C13"/>
    <w:rsid w:val="009E3C78"/>
    <w:rsid w:val="00A12AFB"/>
    <w:rsid w:val="00A2048C"/>
    <w:rsid w:val="00A2594D"/>
    <w:rsid w:val="00A3524A"/>
    <w:rsid w:val="00A3641F"/>
    <w:rsid w:val="00A37C41"/>
    <w:rsid w:val="00A40233"/>
    <w:rsid w:val="00A4186D"/>
    <w:rsid w:val="00A519C8"/>
    <w:rsid w:val="00A51AA0"/>
    <w:rsid w:val="00A52E86"/>
    <w:rsid w:val="00A60896"/>
    <w:rsid w:val="00A624D1"/>
    <w:rsid w:val="00A66C2E"/>
    <w:rsid w:val="00A70B59"/>
    <w:rsid w:val="00A73697"/>
    <w:rsid w:val="00A810CF"/>
    <w:rsid w:val="00A84729"/>
    <w:rsid w:val="00A87FC3"/>
    <w:rsid w:val="00AA27E4"/>
    <w:rsid w:val="00AB43E7"/>
    <w:rsid w:val="00AC2205"/>
    <w:rsid w:val="00AC6310"/>
    <w:rsid w:val="00AD47BA"/>
    <w:rsid w:val="00AD69A3"/>
    <w:rsid w:val="00B00E25"/>
    <w:rsid w:val="00B05C84"/>
    <w:rsid w:val="00B213AF"/>
    <w:rsid w:val="00B33601"/>
    <w:rsid w:val="00B361DC"/>
    <w:rsid w:val="00B47A95"/>
    <w:rsid w:val="00B50186"/>
    <w:rsid w:val="00B8508B"/>
    <w:rsid w:val="00B8571A"/>
    <w:rsid w:val="00B868AB"/>
    <w:rsid w:val="00B86A92"/>
    <w:rsid w:val="00B941C9"/>
    <w:rsid w:val="00BA704E"/>
    <w:rsid w:val="00BB4D92"/>
    <w:rsid w:val="00BF7ADA"/>
    <w:rsid w:val="00C0464F"/>
    <w:rsid w:val="00C11381"/>
    <w:rsid w:val="00C118FE"/>
    <w:rsid w:val="00C31A8F"/>
    <w:rsid w:val="00C457EB"/>
    <w:rsid w:val="00C523A4"/>
    <w:rsid w:val="00C6135D"/>
    <w:rsid w:val="00C70F03"/>
    <w:rsid w:val="00C72E1A"/>
    <w:rsid w:val="00C82372"/>
    <w:rsid w:val="00C824A8"/>
    <w:rsid w:val="00C961E1"/>
    <w:rsid w:val="00C96ED1"/>
    <w:rsid w:val="00CA35AE"/>
    <w:rsid w:val="00CB0B47"/>
    <w:rsid w:val="00CB40D8"/>
    <w:rsid w:val="00CC265C"/>
    <w:rsid w:val="00CD1617"/>
    <w:rsid w:val="00CD5B6C"/>
    <w:rsid w:val="00CE54FC"/>
    <w:rsid w:val="00CF1964"/>
    <w:rsid w:val="00CF77FB"/>
    <w:rsid w:val="00D00921"/>
    <w:rsid w:val="00D3193A"/>
    <w:rsid w:val="00D414DF"/>
    <w:rsid w:val="00D4784A"/>
    <w:rsid w:val="00D65006"/>
    <w:rsid w:val="00D65EEB"/>
    <w:rsid w:val="00D66924"/>
    <w:rsid w:val="00D742C3"/>
    <w:rsid w:val="00D9559B"/>
    <w:rsid w:val="00D972E2"/>
    <w:rsid w:val="00DA2559"/>
    <w:rsid w:val="00DA4B8B"/>
    <w:rsid w:val="00DA548E"/>
    <w:rsid w:val="00DD22B8"/>
    <w:rsid w:val="00DD4FC6"/>
    <w:rsid w:val="00DE6CDA"/>
    <w:rsid w:val="00E020E6"/>
    <w:rsid w:val="00E06563"/>
    <w:rsid w:val="00E37883"/>
    <w:rsid w:val="00E50E4E"/>
    <w:rsid w:val="00E61E8C"/>
    <w:rsid w:val="00E6559B"/>
    <w:rsid w:val="00E66E97"/>
    <w:rsid w:val="00E700DA"/>
    <w:rsid w:val="00E721D2"/>
    <w:rsid w:val="00E74CAC"/>
    <w:rsid w:val="00E81812"/>
    <w:rsid w:val="00E875DC"/>
    <w:rsid w:val="00E907C8"/>
    <w:rsid w:val="00EA39F3"/>
    <w:rsid w:val="00EB1A92"/>
    <w:rsid w:val="00EB2820"/>
    <w:rsid w:val="00ED11BF"/>
    <w:rsid w:val="00ED1911"/>
    <w:rsid w:val="00ED5537"/>
    <w:rsid w:val="00ED57F6"/>
    <w:rsid w:val="00EE000B"/>
    <w:rsid w:val="00EE04F8"/>
    <w:rsid w:val="00EF19C2"/>
    <w:rsid w:val="00EF1F80"/>
    <w:rsid w:val="00F05344"/>
    <w:rsid w:val="00F138EE"/>
    <w:rsid w:val="00F20AB5"/>
    <w:rsid w:val="00F246C5"/>
    <w:rsid w:val="00F2753D"/>
    <w:rsid w:val="00F35D26"/>
    <w:rsid w:val="00F54A31"/>
    <w:rsid w:val="00F64C1D"/>
    <w:rsid w:val="00F77320"/>
    <w:rsid w:val="00F836C6"/>
    <w:rsid w:val="00F960E1"/>
    <w:rsid w:val="00FB0B74"/>
    <w:rsid w:val="00FB1B5B"/>
    <w:rsid w:val="00FC11CA"/>
    <w:rsid w:val="00FD233F"/>
    <w:rsid w:val="00FF1EEB"/>
    <w:rsid w:val="00FF57E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6497"/>
    <o:shapelayout v:ext="edit">
      <o:idmap v:ext="edit" data="1"/>
    </o:shapelayout>
  </w:shapeDefaults>
  <w:decimalSymbol w:val="."/>
  <w:listSeparator w:val=","/>
  <w14:docId w14:val="7CF20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3"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9FE"/>
    <w:pPr>
      <w:spacing w:line="360" w:lineRule="auto"/>
    </w:pPr>
  </w:style>
  <w:style w:type="paragraph" w:styleId="Heading1">
    <w:name w:val="heading 1"/>
    <w:basedOn w:val="Normal"/>
    <w:next w:val="Normal"/>
    <w:link w:val="Heading1Char"/>
    <w:uiPriority w:val="3"/>
    <w:qFormat/>
    <w:rsid w:val="002201C6"/>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3"/>
    <w:qFormat/>
    <w:rsid w:val="002201C6"/>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3"/>
    <w:qFormat/>
    <w:rsid w:val="002201C6"/>
    <w:pPr>
      <w:keepNext/>
      <w:keepLines/>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349D"/>
  </w:style>
  <w:style w:type="paragraph" w:customStyle="1" w:styleId="Bullets">
    <w:name w:val="Bullets"/>
    <w:basedOn w:val="Normal"/>
    <w:uiPriority w:val="1"/>
    <w:qFormat/>
    <w:rsid w:val="00E907C8"/>
    <w:pPr>
      <w:numPr>
        <w:numId w:val="25"/>
      </w:numPr>
    </w:pPr>
  </w:style>
  <w:style w:type="numbering" w:customStyle="1" w:styleId="DVABullets">
    <w:name w:val="DVABullets"/>
    <w:uiPriority w:val="99"/>
    <w:rsid w:val="002F4828"/>
    <w:pPr>
      <w:numPr>
        <w:numId w:val="4"/>
      </w:numPr>
    </w:pPr>
  </w:style>
  <w:style w:type="paragraph" w:customStyle="1" w:styleId="Bullets2">
    <w:name w:val="Bullets 2"/>
    <w:basedOn w:val="Normal"/>
    <w:uiPriority w:val="1"/>
    <w:qFormat/>
    <w:rsid w:val="00E907C8"/>
    <w:pPr>
      <w:numPr>
        <w:ilvl w:val="1"/>
        <w:numId w:val="25"/>
      </w:numPr>
    </w:pPr>
  </w:style>
  <w:style w:type="character" w:customStyle="1" w:styleId="Heading1Char">
    <w:name w:val="Heading 1 Char"/>
    <w:basedOn w:val="DefaultParagraphFont"/>
    <w:link w:val="Heading1"/>
    <w:uiPriority w:val="3"/>
    <w:rsid w:val="00FD233F"/>
    <w:rPr>
      <w:rFonts w:eastAsiaTheme="majorEastAsia" w:cstheme="majorBidi"/>
      <w:b/>
      <w:sz w:val="32"/>
      <w:szCs w:val="32"/>
    </w:rPr>
  </w:style>
  <w:style w:type="paragraph" w:styleId="TOCHeading">
    <w:name w:val="TOC Heading"/>
    <w:basedOn w:val="Heading1"/>
    <w:next w:val="Normal"/>
    <w:uiPriority w:val="39"/>
    <w:qFormat/>
    <w:rsid w:val="004B00E0"/>
    <w:pPr>
      <w:outlineLvl w:val="9"/>
    </w:pPr>
  </w:style>
  <w:style w:type="paragraph" w:styleId="TOC1">
    <w:name w:val="toc 1"/>
    <w:basedOn w:val="Normal"/>
    <w:next w:val="Normal"/>
    <w:autoRedefine/>
    <w:uiPriority w:val="39"/>
    <w:unhideWhenUsed/>
    <w:rsid w:val="00681BA6"/>
    <w:pPr>
      <w:tabs>
        <w:tab w:val="right" w:leader="dot" w:pos="9628"/>
      </w:tabs>
      <w:spacing w:after="0"/>
    </w:pPr>
  </w:style>
  <w:style w:type="character" w:styleId="Hyperlink">
    <w:name w:val="Hyperlink"/>
    <w:basedOn w:val="DefaultParagraphFont"/>
    <w:uiPriority w:val="99"/>
    <w:unhideWhenUsed/>
    <w:rsid w:val="002F6F6B"/>
    <w:rPr>
      <w:color w:val="auto"/>
      <w:u w:val="single"/>
    </w:rPr>
  </w:style>
  <w:style w:type="paragraph" w:customStyle="1" w:styleId="Instructions">
    <w:name w:val="Instructions"/>
    <w:basedOn w:val="Normal"/>
    <w:uiPriority w:val="6"/>
    <w:semiHidden/>
    <w:qFormat/>
    <w:rsid w:val="004B00E0"/>
    <w:rPr>
      <w:i/>
      <w:color w:val="808080" w:themeColor="text2"/>
    </w:rPr>
  </w:style>
  <w:style w:type="character" w:customStyle="1" w:styleId="Heading2Char">
    <w:name w:val="Heading 2 Char"/>
    <w:basedOn w:val="DefaultParagraphFont"/>
    <w:link w:val="Heading2"/>
    <w:uiPriority w:val="3"/>
    <w:rsid w:val="00FD233F"/>
    <w:rPr>
      <w:rFonts w:eastAsiaTheme="majorEastAsia" w:cstheme="majorBidi"/>
      <w:b/>
      <w:sz w:val="28"/>
      <w:szCs w:val="26"/>
    </w:rPr>
  </w:style>
  <w:style w:type="character" w:customStyle="1" w:styleId="Heading3Char">
    <w:name w:val="Heading 3 Char"/>
    <w:basedOn w:val="DefaultParagraphFont"/>
    <w:link w:val="Heading3"/>
    <w:uiPriority w:val="3"/>
    <w:rsid w:val="00FD233F"/>
    <w:rPr>
      <w:rFonts w:eastAsiaTheme="majorEastAsia" w:cstheme="majorBidi"/>
      <w:b/>
      <w:sz w:val="24"/>
      <w:szCs w:val="24"/>
    </w:rPr>
  </w:style>
  <w:style w:type="paragraph" w:styleId="TOC2">
    <w:name w:val="toc 2"/>
    <w:basedOn w:val="Normal"/>
    <w:next w:val="Normal"/>
    <w:autoRedefine/>
    <w:uiPriority w:val="39"/>
    <w:unhideWhenUsed/>
    <w:rsid w:val="00681BA6"/>
    <w:pPr>
      <w:tabs>
        <w:tab w:val="right" w:leader="dot" w:pos="9628"/>
      </w:tabs>
      <w:spacing w:after="0"/>
      <w:ind w:left="283"/>
    </w:pPr>
  </w:style>
  <w:style w:type="paragraph" w:styleId="TOC3">
    <w:name w:val="toc 3"/>
    <w:basedOn w:val="Normal"/>
    <w:next w:val="Normal"/>
    <w:autoRedefine/>
    <w:uiPriority w:val="39"/>
    <w:unhideWhenUsed/>
    <w:rsid w:val="00681BA6"/>
    <w:pPr>
      <w:tabs>
        <w:tab w:val="right" w:leader="dot" w:pos="9628"/>
      </w:tabs>
      <w:spacing w:after="0"/>
      <w:ind w:left="567"/>
    </w:pPr>
  </w:style>
  <w:style w:type="table" w:styleId="TableGrid">
    <w:name w:val="Table Grid"/>
    <w:basedOn w:val="TableNormal"/>
    <w:uiPriority w:val="39"/>
    <w:rsid w:val="004561C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aliases w:val="DVA Table"/>
    <w:basedOn w:val="TableNormal"/>
    <w:uiPriority w:val="50"/>
    <w:rsid w:val="009166D4"/>
    <w:pPr>
      <w:spacing w:after="0"/>
    </w:p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paragraph" w:customStyle="1" w:styleId="TableText">
    <w:name w:val="Table Text"/>
    <w:basedOn w:val="Normal"/>
    <w:uiPriority w:val="1"/>
    <w:qFormat/>
    <w:rsid w:val="00ED11BF"/>
    <w:pPr>
      <w:spacing w:before="60" w:after="60" w:line="240" w:lineRule="atLeast"/>
    </w:pPr>
  </w:style>
  <w:style w:type="paragraph" w:styleId="FootnoteText">
    <w:name w:val="footnote text"/>
    <w:basedOn w:val="Normal"/>
    <w:link w:val="FootnoteTextChar"/>
    <w:uiPriority w:val="9"/>
    <w:rsid w:val="002348D1"/>
    <w:pPr>
      <w:spacing w:after="0" w:line="240" w:lineRule="auto"/>
    </w:pPr>
    <w:rPr>
      <w:sz w:val="20"/>
      <w:szCs w:val="24"/>
      <w:lang w:val="en-US"/>
    </w:rPr>
  </w:style>
  <w:style w:type="character" w:customStyle="1" w:styleId="FootnoteTextChar">
    <w:name w:val="Footnote Text Char"/>
    <w:basedOn w:val="DefaultParagraphFont"/>
    <w:link w:val="FootnoteText"/>
    <w:uiPriority w:val="9"/>
    <w:rsid w:val="009A0E29"/>
    <w:rPr>
      <w:rFonts w:asciiTheme="minorHAnsi" w:hAnsiTheme="minorHAnsi"/>
      <w:sz w:val="20"/>
      <w:szCs w:val="24"/>
      <w:lang w:val="en-US"/>
    </w:rPr>
  </w:style>
  <w:style w:type="character" w:styleId="FootnoteReference">
    <w:name w:val="footnote reference"/>
    <w:basedOn w:val="DefaultParagraphFont"/>
    <w:uiPriority w:val="9"/>
    <w:rsid w:val="002348D1"/>
    <w:rPr>
      <w:rFonts w:asciiTheme="minorHAnsi" w:hAnsiTheme="minorHAnsi"/>
      <w:vertAlign w:val="superscript"/>
    </w:rPr>
  </w:style>
  <w:style w:type="paragraph" w:customStyle="1" w:styleId="TableBullets">
    <w:name w:val="Table Bullets"/>
    <w:basedOn w:val="TableText"/>
    <w:uiPriority w:val="1"/>
    <w:qFormat/>
    <w:rsid w:val="002348D1"/>
    <w:pPr>
      <w:numPr>
        <w:numId w:val="8"/>
      </w:numPr>
    </w:pPr>
  </w:style>
  <w:style w:type="numbering" w:customStyle="1" w:styleId="DVATableBullet">
    <w:name w:val="DVATableBullet"/>
    <w:uiPriority w:val="99"/>
    <w:rsid w:val="002348D1"/>
    <w:pPr>
      <w:numPr>
        <w:numId w:val="7"/>
      </w:numPr>
    </w:pPr>
  </w:style>
  <w:style w:type="paragraph" w:styleId="Caption">
    <w:name w:val="caption"/>
    <w:basedOn w:val="Normal"/>
    <w:next w:val="Normal"/>
    <w:uiPriority w:val="35"/>
    <w:unhideWhenUsed/>
    <w:qFormat/>
    <w:rsid w:val="00B86A92"/>
    <w:pPr>
      <w:keepNext/>
      <w:spacing w:before="120" w:after="120" w:line="240" w:lineRule="auto"/>
    </w:pPr>
    <w:rPr>
      <w:b/>
      <w:iCs/>
      <w:szCs w:val="18"/>
    </w:rPr>
  </w:style>
  <w:style w:type="paragraph" w:styleId="ListNumber">
    <w:name w:val="List Number"/>
    <w:basedOn w:val="Normal"/>
    <w:uiPriority w:val="99"/>
    <w:rsid w:val="005270D8"/>
    <w:pPr>
      <w:numPr>
        <w:numId w:val="9"/>
      </w:numPr>
      <w:ind w:left="357" w:hanging="357"/>
    </w:pPr>
  </w:style>
  <w:style w:type="paragraph" w:styleId="ListNumber2">
    <w:name w:val="List Number 2"/>
    <w:basedOn w:val="Normal"/>
    <w:uiPriority w:val="99"/>
    <w:rsid w:val="00421F5D"/>
    <w:pPr>
      <w:numPr>
        <w:numId w:val="10"/>
      </w:numPr>
      <w:ind w:left="641" w:hanging="357"/>
    </w:pPr>
  </w:style>
  <w:style w:type="paragraph" w:styleId="ListNumber3">
    <w:name w:val="List Number 3"/>
    <w:basedOn w:val="Normal"/>
    <w:uiPriority w:val="99"/>
    <w:rsid w:val="00421F5D"/>
    <w:pPr>
      <w:numPr>
        <w:numId w:val="11"/>
      </w:numPr>
      <w:ind w:left="924" w:hanging="357"/>
    </w:pPr>
  </w:style>
  <w:style w:type="paragraph" w:styleId="BalloonText">
    <w:name w:val="Balloon Text"/>
    <w:basedOn w:val="Normal"/>
    <w:link w:val="BalloonTextChar"/>
    <w:uiPriority w:val="99"/>
    <w:semiHidden/>
    <w:unhideWhenUsed/>
    <w:rsid w:val="00527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0D8"/>
    <w:rPr>
      <w:rFonts w:ascii="Tahoma" w:hAnsi="Tahoma" w:cs="Tahoma"/>
      <w:sz w:val="16"/>
      <w:szCs w:val="16"/>
    </w:rPr>
  </w:style>
  <w:style w:type="paragraph" w:styleId="Title">
    <w:name w:val="Title"/>
    <w:basedOn w:val="Normal"/>
    <w:next w:val="Normal"/>
    <w:link w:val="TitleChar"/>
    <w:uiPriority w:val="10"/>
    <w:qFormat/>
    <w:rsid w:val="00FD233F"/>
    <w:pPr>
      <w:spacing w:after="0" w:line="240" w:lineRule="auto"/>
      <w:contextualSpacing/>
      <w:jc w:val="center"/>
    </w:pPr>
    <w:rPr>
      <w:rFonts w:asciiTheme="majorHAnsi" w:eastAsiaTheme="majorEastAsia" w:hAnsiTheme="majorHAnsi" w:cstheme="majorBidi"/>
      <w:b/>
      <w:color w:val="FFFFFF" w:themeColor="background1"/>
      <w:spacing w:val="5"/>
      <w:kern w:val="28"/>
      <w:sz w:val="48"/>
      <w:szCs w:val="52"/>
    </w:rPr>
  </w:style>
  <w:style w:type="character" w:customStyle="1" w:styleId="TitleChar">
    <w:name w:val="Title Char"/>
    <w:basedOn w:val="DefaultParagraphFont"/>
    <w:link w:val="Title"/>
    <w:uiPriority w:val="10"/>
    <w:rsid w:val="00FD233F"/>
    <w:rPr>
      <w:rFonts w:asciiTheme="majorHAnsi" w:eastAsiaTheme="majorEastAsia" w:hAnsiTheme="majorHAnsi" w:cstheme="majorBidi"/>
      <w:b/>
      <w:color w:val="FFFFFF" w:themeColor="background1"/>
      <w:spacing w:val="5"/>
      <w:kern w:val="28"/>
      <w:sz w:val="48"/>
      <w:szCs w:val="52"/>
    </w:rPr>
  </w:style>
  <w:style w:type="paragraph" w:styleId="Subtitle">
    <w:name w:val="Subtitle"/>
    <w:basedOn w:val="Normal"/>
    <w:next w:val="Normal"/>
    <w:link w:val="SubtitleChar"/>
    <w:uiPriority w:val="11"/>
    <w:qFormat/>
    <w:rsid w:val="00FD233F"/>
    <w:pPr>
      <w:numPr>
        <w:ilvl w:val="1"/>
      </w:numPr>
      <w:spacing w:after="0"/>
      <w:jc w:val="center"/>
    </w:pPr>
    <w:rPr>
      <w:rFonts w:eastAsiaTheme="minorEastAsia"/>
      <w:color w:val="FFFFFF" w:themeColor="background1"/>
      <w:spacing w:val="15"/>
      <w:sz w:val="44"/>
    </w:rPr>
  </w:style>
  <w:style w:type="character" w:customStyle="1" w:styleId="SubtitleChar">
    <w:name w:val="Subtitle Char"/>
    <w:basedOn w:val="DefaultParagraphFont"/>
    <w:link w:val="Subtitle"/>
    <w:uiPriority w:val="11"/>
    <w:rsid w:val="00FD233F"/>
    <w:rPr>
      <w:rFonts w:eastAsiaTheme="minorEastAsia"/>
      <w:color w:val="FFFFFF" w:themeColor="background1"/>
      <w:spacing w:val="15"/>
      <w:sz w:val="44"/>
    </w:rPr>
  </w:style>
  <w:style w:type="paragraph" w:styleId="Header">
    <w:name w:val="header"/>
    <w:basedOn w:val="Normal"/>
    <w:link w:val="HeaderChar"/>
    <w:uiPriority w:val="99"/>
    <w:unhideWhenUsed/>
    <w:rsid w:val="002F6F6B"/>
    <w:pPr>
      <w:pBdr>
        <w:bottom w:val="single" w:sz="8" w:space="2" w:color="auto"/>
      </w:pBdr>
      <w:tabs>
        <w:tab w:val="center" w:pos="4513"/>
        <w:tab w:val="right" w:pos="9026"/>
      </w:tabs>
      <w:spacing w:after="0" w:line="240" w:lineRule="auto"/>
    </w:pPr>
  </w:style>
  <w:style w:type="character" w:customStyle="1" w:styleId="HeaderChar">
    <w:name w:val="Header Char"/>
    <w:basedOn w:val="DefaultParagraphFont"/>
    <w:link w:val="Header"/>
    <w:uiPriority w:val="99"/>
    <w:rsid w:val="002F6F6B"/>
  </w:style>
  <w:style w:type="paragraph" w:styleId="Footer">
    <w:name w:val="footer"/>
    <w:basedOn w:val="Normal"/>
    <w:link w:val="FooterChar"/>
    <w:uiPriority w:val="99"/>
    <w:unhideWhenUsed/>
    <w:rsid w:val="002F6F6B"/>
    <w:pPr>
      <w:pBdr>
        <w:top w:val="single" w:sz="8" w:space="3" w:color="auto"/>
      </w:pBdr>
      <w:tabs>
        <w:tab w:val="center" w:pos="4513"/>
        <w:tab w:val="right" w:pos="9026"/>
      </w:tabs>
      <w:spacing w:after="0" w:line="240" w:lineRule="auto"/>
      <w:jc w:val="right"/>
    </w:pPr>
    <w:rPr>
      <w:sz w:val="17"/>
      <w:szCs w:val="17"/>
    </w:rPr>
  </w:style>
  <w:style w:type="character" w:customStyle="1" w:styleId="FooterChar">
    <w:name w:val="Footer Char"/>
    <w:basedOn w:val="DefaultParagraphFont"/>
    <w:link w:val="Footer"/>
    <w:uiPriority w:val="99"/>
    <w:rsid w:val="002F6F6B"/>
    <w:rPr>
      <w:sz w:val="17"/>
      <w:szCs w:val="17"/>
    </w:rPr>
  </w:style>
  <w:style w:type="paragraph" w:customStyle="1" w:styleId="Citation">
    <w:name w:val="Citation"/>
    <w:basedOn w:val="Normal"/>
    <w:uiPriority w:val="2"/>
    <w:qFormat/>
    <w:rsid w:val="002201C6"/>
    <w:pPr>
      <w:contextualSpacing/>
    </w:pPr>
    <w:rPr>
      <w:i/>
      <w:sz w:val="18"/>
    </w:rPr>
  </w:style>
  <w:style w:type="character" w:styleId="Emphasis">
    <w:name w:val="Emphasis"/>
    <w:basedOn w:val="DefaultParagraphFont"/>
    <w:uiPriority w:val="20"/>
    <w:qFormat/>
    <w:rsid w:val="00356D11"/>
    <w:rPr>
      <w:i/>
      <w:iCs/>
    </w:rPr>
  </w:style>
  <w:style w:type="table" w:styleId="TableGridLight">
    <w:name w:val="Grid Table Light"/>
    <w:basedOn w:val="TableNormal"/>
    <w:uiPriority w:val="40"/>
    <w:rsid w:val="00ED11B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VALayoutTable">
    <w:name w:val="DVA Layout Table"/>
    <w:basedOn w:val="TableNormal"/>
    <w:uiPriority w:val="99"/>
    <w:rsid w:val="00B86A92"/>
    <w:pPr>
      <w:spacing w:after="0" w:line="240" w:lineRule="atLeast"/>
    </w:pPr>
    <w:rPr>
      <w:sz w:val="20"/>
    </w:rPr>
    <w:tblPr/>
    <w:tcPr>
      <w:vAlign w:val="bottom"/>
    </w:tcPr>
  </w:style>
  <w:style w:type="paragraph" w:customStyle="1" w:styleId="AltText">
    <w:name w:val="Alt Text"/>
    <w:basedOn w:val="Normal"/>
    <w:uiPriority w:val="2"/>
    <w:qFormat/>
    <w:rsid w:val="00ED11BF"/>
    <w:pPr>
      <w:spacing w:line="240" w:lineRule="auto"/>
    </w:pPr>
    <w:rPr>
      <w:sz w:val="18"/>
    </w:rPr>
  </w:style>
  <w:style w:type="numbering" w:customStyle="1" w:styleId="DVABulletsList">
    <w:name w:val="DVABulletsList"/>
    <w:uiPriority w:val="99"/>
    <w:rsid w:val="00E907C8"/>
    <w:pPr>
      <w:numPr>
        <w:numId w:val="23"/>
      </w:numPr>
    </w:pPr>
  </w:style>
  <w:style w:type="paragraph" w:customStyle="1" w:styleId="EndNoteBibliographyTitle">
    <w:name w:val="EndNote Bibliography Title"/>
    <w:basedOn w:val="Normal"/>
    <w:link w:val="EndNoteBibliographyTitleChar"/>
    <w:rsid w:val="00CF77FB"/>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CF77FB"/>
    <w:rPr>
      <w:rFonts w:ascii="Arial" w:hAnsi="Arial" w:cs="Arial"/>
      <w:noProof/>
      <w:lang w:val="en-US"/>
    </w:rPr>
  </w:style>
  <w:style w:type="paragraph" w:customStyle="1" w:styleId="EndNoteBibliography">
    <w:name w:val="EndNote Bibliography"/>
    <w:basedOn w:val="Normal"/>
    <w:link w:val="EndNoteBibliographyChar"/>
    <w:rsid w:val="00CF77FB"/>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CF77FB"/>
    <w:rPr>
      <w:rFonts w:ascii="Arial" w:hAnsi="Arial" w:cs="Arial"/>
      <w:noProof/>
      <w:lang w:val="en-US"/>
    </w:rPr>
  </w:style>
  <w:style w:type="character" w:styleId="FollowedHyperlink">
    <w:name w:val="FollowedHyperlink"/>
    <w:basedOn w:val="DefaultParagraphFont"/>
    <w:uiPriority w:val="99"/>
    <w:semiHidden/>
    <w:unhideWhenUsed/>
    <w:rsid w:val="004F208A"/>
    <w:rPr>
      <w:color w:val="954F72" w:themeColor="followedHyperlink"/>
      <w:u w:val="single"/>
    </w:rPr>
  </w:style>
  <w:style w:type="character" w:styleId="CommentReference">
    <w:name w:val="annotation reference"/>
    <w:basedOn w:val="DefaultParagraphFont"/>
    <w:uiPriority w:val="99"/>
    <w:semiHidden/>
    <w:unhideWhenUsed/>
    <w:rsid w:val="00D3193A"/>
    <w:rPr>
      <w:sz w:val="16"/>
      <w:szCs w:val="16"/>
    </w:rPr>
  </w:style>
  <w:style w:type="paragraph" w:styleId="CommentText">
    <w:name w:val="annotation text"/>
    <w:basedOn w:val="Normal"/>
    <w:link w:val="CommentTextChar"/>
    <w:uiPriority w:val="99"/>
    <w:unhideWhenUsed/>
    <w:rsid w:val="00D3193A"/>
    <w:pPr>
      <w:spacing w:line="240" w:lineRule="auto"/>
    </w:pPr>
    <w:rPr>
      <w:sz w:val="20"/>
      <w:szCs w:val="20"/>
    </w:rPr>
  </w:style>
  <w:style w:type="character" w:customStyle="1" w:styleId="CommentTextChar">
    <w:name w:val="Comment Text Char"/>
    <w:basedOn w:val="DefaultParagraphFont"/>
    <w:link w:val="CommentText"/>
    <w:uiPriority w:val="99"/>
    <w:rsid w:val="00D3193A"/>
    <w:rPr>
      <w:sz w:val="20"/>
      <w:szCs w:val="20"/>
    </w:rPr>
  </w:style>
  <w:style w:type="paragraph" w:styleId="CommentSubject">
    <w:name w:val="annotation subject"/>
    <w:basedOn w:val="CommentText"/>
    <w:next w:val="CommentText"/>
    <w:link w:val="CommentSubjectChar"/>
    <w:uiPriority w:val="99"/>
    <w:semiHidden/>
    <w:unhideWhenUsed/>
    <w:rsid w:val="00D3193A"/>
    <w:rPr>
      <w:b/>
      <w:bCs/>
    </w:rPr>
  </w:style>
  <w:style w:type="character" w:customStyle="1" w:styleId="CommentSubjectChar">
    <w:name w:val="Comment Subject Char"/>
    <w:basedOn w:val="CommentTextChar"/>
    <w:link w:val="CommentSubject"/>
    <w:uiPriority w:val="99"/>
    <w:semiHidden/>
    <w:rsid w:val="00D3193A"/>
    <w:rPr>
      <w:b/>
      <w:bCs/>
      <w:sz w:val="20"/>
      <w:szCs w:val="20"/>
    </w:rPr>
  </w:style>
  <w:style w:type="character" w:customStyle="1" w:styleId="ListParagraphChar">
    <w:name w:val="List Paragraph Char"/>
    <w:link w:val="ListParagraph"/>
    <w:uiPriority w:val="34"/>
    <w:locked/>
    <w:rsid w:val="002B0B6A"/>
  </w:style>
  <w:style w:type="paragraph" w:styleId="Revision">
    <w:name w:val="Revision"/>
    <w:hidden/>
    <w:uiPriority w:val="99"/>
    <w:semiHidden/>
    <w:rsid w:val="009430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361103">
      <w:bodyDiv w:val="1"/>
      <w:marLeft w:val="0"/>
      <w:marRight w:val="0"/>
      <w:marTop w:val="0"/>
      <w:marBottom w:val="0"/>
      <w:divBdr>
        <w:top w:val="none" w:sz="0" w:space="0" w:color="auto"/>
        <w:left w:val="none" w:sz="0" w:space="0" w:color="auto"/>
        <w:bottom w:val="none" w:sz="0" w:space="0" w:color="auto"/>
        <w:right w:val="none" w:sz="0" w:space="0" w:color="auto"/>
      </w:divBdr>
    </w:div>
    <w:div w:id="589855333">
      <w:bodyDiv w:val="1"/>
      <w:marLeft w:val="0"/>
      <w:marRight w:val="0"/>
      <w:marTop w:val="0"/>
      <w:marBottom w:val="0"/>
      <w:divBdr>
        <w:top w:val="none" w:sz="0" w:space="0" w:color="auto"/>
        <w:left w:val="none" w:sz="0" w:space="0" w:color="auto"/>
        <w:bottom w:val="none" w:sz="0" w:space="0" w:color="auto"/>
        <w:right w:val="none" w:sz="0" w:space="0" w:color="auto"/>
      </w:divBdr>
    </w:div>
    <w:div w:id="1139617039">
      <w:bodyDiv w:val="1"/>
      <w:marLeft w:val="0"/>
      <w:marRight w:val="0"/>
      <w:marTop w:val="0"/>
      <w:marBottom w:val="0"/>
      <w:divBdr>
        <w:top w:val="none" w:sz="0" w:space="0" w:color="auto"/>
        <w:left w:val="none" w:sz="0" w:space="0" w:color="auto"/>
        <w:bottom w:val="none" w:sz="0" w:space="0" w:color="auto"/>
        <w:right w:val="none" w:sz="0" w:space="0" w:color="auto"/>
      </w:divBdr>
    </w:div>
    <w:div w:id="1618753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D:/Work/Brio/DVA/EvidenceCompass@dva.gov.au" TargetMode="External"/><Relationship Id="rId13" Type="http://schemas.openxmlformats.org/officeDocument/2006/relationships/header" Target="header3.xml"/><Relationship Id="rId18" Type="http://schemas.openxmlformats.org/officeDocument/2006/relationships/hyperlink" Target="https://www.dva.gov.au/benefits-and-payments/f-111-fuel-tank-maintenance/inquiries-and-studies/studies" TargetMode="External"/><Relationship Id="rId3" Type="http://schemas.openxmlformats.org/officeDocument/2006/relationships/settings" Target="settings.xml"/><Relationship Id="rId7" Type="http://schemas.openxmlformats.org/officeDocument/2006/relationships/hyperlink" Target="file:///D:/Work/Brio/DVA/publications@dva.gov.au" TargetMode="External"/><Relationship Id="rId12" Type="http://schemas.openxmlformats.org/officeDocument/2006/relationships/footer" Target="footer2.xml"/><Relationship Id="rId17" Type="http://schemas.openxmlformats.org/officeDocument/2006/relationships/hyperlink" Target="https://www.atsdr.cdc.gov/toxprofiles/tp121.pdf" TargetMode="External"/><Relationship Id="rId2" Type="http://schemas.openxmlformats.org/officeDocument/2006/relationships/styles" Target="styles.xml"/><Relationship Id="rId16" Type="http://schemas.openxmlformats.org/officeDocument/2006/relationships/hyperlink" Target="https://web.archive.org/web/20080309023912/http://www.defence.gov.au/health/research/shoamp/i-SHOAMP.htm"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dva.gov.au/sites/default/files/Question_14_Fuel_and_Solvent_Exposure_Technical_Report_Sept_2017.pdf"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DVA">
      <a:dk1>
        <a:sysClr val="windowText" lastClr="000000"/>
      </a:dk1>
      <a:lt1>
        <a:sysClr val="window" lastClr="FFFFFF"/>
      </a:lt1>
      <a:dk2>
        <a:srgbClr val="808080"/>
      </a:dk2>
      <a:lt2>
        <a:srgbClr val="E7E6E6"/>
      </a:lt2>
      <a:accent1>
        <a:srgbClr val="5B9BD5"/>
      </a:accent1>
      <a:accent2>
        <a:srgbClr val="ED7D31"/>
      </a:accent2>
      <a:accent3>
        <a:srgbClr val="17375E"/>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6372</Words>
  <Characters>3632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0T05:31:00Z</dcterms:created>
  <dcterms:modified xsi:type="dcterms:W3CDTF">2020-05-20T05:32:00Z</dcterms:modified>
</cp:coreProperties>
</file>